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Pr="00296687" w:rsidRDefault="00850895">
      <w:pPr>
        <w:pStyle w:val="Subtitlefrontpage"/>
        <w:rPr>
          <w:lang w:val="en-US"/>
        </w:rPr>
      </w:pPr>
      <w:r w:rsidRPr="00296687">
        <w:rPr>
          <w:lang w:val="en-US"/>
        </w:rPr>
        <w:t xml:space="preserve">Olivia Imner </w:t>
      </w:r>
    </w:p>
    <w:p w14:paraId="7181EB32" w14:textId="22E45586" w:rsidR="00D45847" w:rsidRPr="00296687" w:rsidRDefault="00227C8F">
      <w:pPr>
        <w:rPr>
          <w:rFonts w:ascii="Verdana" w:hAnsi="Verdana"/>
          <w:color w:val="17365D" w:themeColor="text2" w:themeShade="BF"/>
          <w:sz w:val="28"/>
          <w:lang w:val="en-US"/>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D55735" w:rsidRDefault="00D55735">
                            <w:pPr>
                              <w:pStyle w:val="Frontpagetext"/>
                              <w:rPr>
                                <w:sz w:val="28"/>
                                <w:szCs w:val="28"/>
                              </w:rPr>
                            </w:pPr>
                            <w:r>
                              <w:rPr>
                                <w:sz w:val="28"/>
                                <w:szCs w:val="28"/>
                              </w:rPr>
                              <w:t xml:space="preserve">Institutionen för data- </w:t>
                            </w:r>
                            <w:r>
                              <w:rPr>
                                <w:sz w:val="28"/>
                                <w:szCs w:val="28"/>
                              </w:rPr>
                              <w:br/>
                              <w:t>och systemvetenskap</w:t>
                            </w:r>
                          </w:p>
                          <w:p w14:paraId="6602CA67" w14:textId="77777777" w:rsidR="00D55735" w:rsidRDefault="00D55735">
                            <w:pPr>
                              <w:pStyle w:val="TextBox"/>
                            </w:pPr>
                            <w:r>
                              <w:t xml:space="preserve">Examensarbete 15 </w:t>
                            </w:r>
                            <w:proofErr w:type="spellStart"/>
                            <w:r>
                              <w:t>hp</w:t>
                            </w:r>
                            <w:proofErr w:type="spellEnd"/>
                            <w:r>
                              <w:t xml:space="preserve"> </w:t>
                            </w:r>
                          </w:p>
                          <w:p w14:paraId="205AAAC7" w14:textId="141BC616" w:rsidR="00D55735" w:rsidRDefault="00D55735">
                            <w:pPr>
                              <w:pStyle w:val="TextBox"/>
                            </w:pPr>
                            <w:r>
                              <w:t>Data- och systemvetenskap</w:t>
                            </w:r>
                          </w:p>
                          <w:p w14:paraId="51566511" w14:textId="56C802BE" w:rsidR="00D55735" w:rsidRDefault="00D55735">
                            <w:pPr>
                              <w:pStyle w:val="Textruta"/>
                            </w:pPr>
                            <w:r>
                              <w:t xml:space="preserve">Data- och systemvetenskap (180 </w:t>
                            </w:r>
                            <w:proofErr w:type="spellStart"/>
                            <w:r>
                              <w:t>hp</w:t>
                            </w:r>
                            <w:proofErr w:type="spellEnd"/>
                            <w:r>
                              <w:t xml:space="preserve">) </w:t>
                            </w:r>
                          </w:p>
                          <w:p w14:paraId="7A700FAB" w14:textId="05793D08" w:rsidR="00D55735" w:rsidRDefault="00D55735">
                            <w:pPr>
                              <w:pStyle w:val="Textruta"/>
                            </w:pPr>
                            <w:r>
                              <w:t>Höstterminen 2018</w:t>
                            </w:r>
                          </w:p>
                          <w:p w14:paraId="381612CD" w14:textId="77777777" w:rsidR="00D55735" w:rsidRDefault="00D55735">
                            <w:pPr>
                              <w:pStyle w:val="Textruta"/>
                            </w:pPr>
                            <w:r>
                              <w:t>Handledare: Robert Ramberg</w:t>
                            </w:r>
                          </w:p>
                          <w:p w14:paraId="41DC09BB" w14:textId="358B72E7" w:rsidR="00D55735" w:rsidRDefault="00D55735">
                            <w:pPr>
                              <w:pStyle w:val="Textruta"/>
                            </w:pPr>
                            <w:r>
                              <w:t>Granskare: Patrik Hernvall</w:t>
                            </w:r>
                          </w:p>
                          <w:p w14:paraId="316E1ACF" w14:textId="77777777" w:rsidR="00D55735" w:rsidRPr="00EE4EEC" w:rsidRDefault="00D55735">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D55735" w:rsidRPr="00296687" w:rsidRDefault="00D55735">
                            <w:pPr>
                              <w:pStyle w:val="TextBox"/>
                              <w:rPr>
                                <w:lang w:val="en-US"/>
                              </w:rPr>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D55735" w:rsidRDefault="00D55735">
                      <w:pPr>
                        <w:pStyle w:val="Frontpagetext"/>
                        <w:rPr>
                          <w:sz w:val="28"/>
                          <w:szCs w:val="28"/>
                        </w:rPr>
                      </w:pPr>
                      <w:r>
                        <w:rPr>
                          <w:sz w:val="28"/>
                          <w:szCs w:val="28"/>
                        </w:rPr>
                        <w:t xml:space="preserve">Institutionen för data- </w:t>
                      </w:r>
                      <w:r>
                        <w:rPr>
                          <w:sz w:val="28"/>
                          <w:szCs w:val="28"/>
                        </w:rPr>
                        <w:br/>
                        <w:t>och systemvetenskap</w:t>
                      </w:r>
                    </w:p>
                    <w:p w14:paraId="6602CA67" w14:textId="77777777" w:rsidR="00D55735" w:rsidRDefault="00D55735">
                      <w:pPr>
                        <w:pStyle w:val="TextBox"/>
                      </w:pPr>
                      <w:r>
                        <w:t xml:space="preserve">Examensarbete 15 </w:t>
                      </w:r>
                      <w:proofErr w:type="spellStart"/>
                      <w:r>
                        <w:t>hp</w:t>
                      </w:r>
                      <w:proofErr w:type="spellEnd"/>
                      <w:r>
                        <w:t xml:space="preserve"> </w:t>
                      </w:r>
                    </w:p>
                    <w:p w14:paraId="205AAAC7" w14:textId="141BC616" w:rsidR="00D55735" w:rsidRDefault="00D55735">
                      <w:pPr>
                        <w:pStyle w:val="TextBox"/>
                      </w:pPr>
                      <w:r>
                        <w:t>Data- och systemvetenskap</w:t>
                      </w:r>
                    </w:p>
                    <w:p w14:paraId="51566511" w14:textId="56C802BE" w:rsidR="00D55735" w:rsidRDefault="00D55735">
                      <w:pPr>
                        <w:pStyle w:val="Textruta"/>
                      </w:pPr>
                      <w:r>
                        <w:t xml:space="preserve">Data- och systemvetenskap (180 </w:t>
                      </w:r>
                      <w:proofErr w:type="spellStart"/>
                      <w:r>
                        <w:t>hp</w:t>
                      </w:r>
                      <w:proofErr w:type="spellEnd"/>
                      <w:r>
                        <w:t xml:space="preserve">) </w:t>
                      </w:r>
                    </w:p>
                    <w:p w14:paraId="7A700FAB" w14:textId="05793D08" w:rsidR="00D55735" w:rsidRDefault="00D55735">
                      <w:pPr>
                        <w:pStyle w:val="Textruta"/>
                      </w:pPr>
                      <w:r>
                        <w:t>Höstterminen 2018</w:t>
                      </w:r>
                    </w:p>
                    <w:p w14:paraId="381612CD" w14:textId="77777777" w:rsidR="00D55735" w:rsidRDefault="00D55735">
                      <w:pPr>
                        <w:pStyle w:val="Textruta"/>
                      </w:pPr>
                      <w:r>
                        <w:t>Handledare: Robert Ramberg</w:t>
                      </w:r>
                    </w:p>
                    <w:p w14:paraId="41DC09BB" w14:textId="358B72E7" w:rsidR="00D55735" w:rsidRDefault="00D55735">
                      <w:pPr>
                        <w:pStyle w:val="Textruta"/>
                      </w:pPr>
                      <w:r>
                        <w:t>Granskare: Patrik Hernvall</w:t>
                      </w:r>
                    </w:p>
                    <w:p w14:paraId="316E1ACF" w14:textId="77777777" w:rsidR="00D55735" w:rsidRPr="00EE4EEC" w:rsidRDefault="00D55735">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D55735" w:rsidRPr="00296687" w:rsidRDefault="00D55735">
                      <w:pPr>
                        <w:pStyle w:val="TextBox"/>
                        <w:rPr>
                          <w:lang w:val="en-US"/>
                        </w:rPr>
                      </w:pPr>
                    </w:p>
                  </w:txbxContent>
                </v:textbox>
                <w10:wrap type="square" anchory="margin"/>
              </v:rect>
            </w:pict>
          </mc:Fallback>
        </mc:AlternateContent>
      </w:r>
      <w:r w:rsidR="00850895" w:rsidRPr="00296687">
        <w:rPr>
          <w:lang w:val="en-US"/>
        </w:rPr>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r w:rsidRPr="00AC7EB3">
        <w:rPr>
          <w:i/>
          <w:sz w:val="22"/>
          <w:szCs w:val="22"/>
          <w:lang w:val="en-US"/>
        </w:rPr>
        <w:t xml:space="preserve">participat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463FEC7D"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6A4D3DE7" w14:textId="77777777" w:rsidR="00D45847" w:rsidRPr="004E58AD" w:rsidRDefault="00850895">
      <w:pPr>
        <w:pStyle w:val="Tableofcontent"/>
        <w:rPr>
          <w:sz w:val="32"/>
          <w:szCs w:val="32"/>
        </w:rPr>
      </w:pPr>
      <w:r w:rsidRPr="004E58AD">
        <w:rPr>
          <w:sz w:val="32"/>
          <w:szCs w:val="32"/>
        </w:rPr>
        <w:lastRenderedPageBreak/>
        <w:t>Innehåll</w:t>
      </w:r>
    </w:p>
    <w:p w14:paraId="14A923C4" w14:textId="0AD78F2A" w:rsidR="00424655" w:rsidRDefault="00850895" w:rsidP="004F746A">
      <w:pPr>
        <w:pStyle w:val="Innehll1"/>
        <w:rPr>
          <w:rFonts w:eastAsiaTheme="minorEastAsia"/>
          <w:noProof/>
          <w:lang w:eastAsia="ja-JP"/>
        </w:rPr>
      </w:pPr>
      <w:r>
        <w:rPr>
          <w:rFonts w:ascii="Verdana" w:hAnsi="Verdana"/>
        </w:rPr>
        <w:fldChar w:fldCharType="begin"/>
      </w:r>
      <w:r>
        <w:instrText>TOC \z \o "1-3" \u \h</w:instrText>
      </w:r>
      <w:r>
        <w:rPr>
          <w:rFonts w:ascii="Verdana" w:hAnsi="Verdana"/>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C04501">
        <w:rPr>
          <w:noProof/>
        </w:rPr>
        <w:t>6</w:t>
      </w:r>
      <w:r w:rsidR="00424655">
        <w:rPr>
          <w:noProof/>
        </w:rPr>
        <w:fldChar w:fldCharType="end"/>
      </w:r>
    </w:p>
    <w:p w14:paraId="37CDD6F1" w14:textId="1967E410" w:rsidR="00424655" w:rsidRDefault="00214F7B" w:rsidP="004F746A">
      <w:pPr>
        <w:pStyle w:val="Innehll1"/>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C04501">
        <w:rPr>
          <w:noProof/>
        </w:rPr>
        <w:t>7</w:t>
      </w:r>
      <w:r w:rsidR="00424655">
        <w:rPr>
          <w:noProof/>
        </w:rPr>
        <w:fldChar w:fldCharType="end"/>
      </w:r>
    </w:p>
    <w:p w14:paraId="31CE9324" w14:textId="6E330CEF" w:rsidR="00424655" w:rsidRDefault="00214F7B" w:rsidP="004F746A">
      <w:pPr>
        <w:pStyle w:val="Innehll1"/>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C04501">
        <w:rPr>
          <w:noProof/>
        </w:rPr>
        <w:t>11</w:t>
      </w:r>
      <w:r w:rsidR="00424655">
        <w:rPr>
          <w:noProof/>
        </w:rPr>
        <w:fldChar w:fldCharType="end"/>
      </w:r>
    </w:p>
    <w:p w14:paraId="54808950" w14:textId="78EEDDFD" w:rsidR="00424655" w:rsidRDefault="00214F7B" w:rsidP="004F746A">
      <w:pPr>
        <w:pStyle w:val="Innehll1"/>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C04501">
        <w:rPr>
          <w:noProof/>
        </w:rPr>
        <w:t>14</w:t>
      </w:r>
      <w:r w:rsidR="00424655">
        <w:rPr>
          <w:noProof/>
        </w:rPr>
        <w:fldChar w:fldCharType="end"/>
      </w:r>
    </w:p>
    <w:p w14:paraId="6220960E" w14:textId="7EC73C1A" w:rsidR="00424655" w:rsidRDefault="00214F7B" w:rsidP="004F746A">
      <w:pPr>
        <w:pStyle w:val="Innehll1"/>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C04501">
        <w:rPr>
          <w:noProof/>
        </w:rPr>
        <w:t>19</w:t>
      </w:r>
      <w:r w:rsidR="00424655">
        <w:rPr>
          <w:noProof/>
        </w:rPr>
        <w:fldChar w:fldCharType="end"/>
      </w:r>
    </w:p>
    <w:p w14:paraId="172988AE" w14:textId="3C59A1C3" w:rsidR="00424655" w:rsidRDefault="00214F7B" w:rsidP="004F746A">
      <w:pPr>
        <w:pStyle w:val="Innehll1"/>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C04501">
        <w:rPr>
          <w:noProof/>
        </w:rPr>
        <w:t>22</w:t>
      </w:r>
      <w:r w:rsidR="00424655">
        <w:rPr>
          <w:noProof/>
        </w:rPr>
        <w:fldChar w:fldCharType="end"/>
      </w:r>
    </w:p>
    <w:p w14:paraId="2F6D3CC6" w14:textId="559F9A78" w:rsidR="00424655" w:rsidRDefault="00214F7B" w:rsidP="004F746A">
      <w:pPr>
        <w:pStyle w:val="Innehll1"/>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C04501">
        <w:rPr>
          <w:noProof/>
        </w:rPr>
        <w:t>23</w:t>
      </w:r>
      <w:r w:rsidR="00424655">
        <w:rPr>
          <w:noProof/>
        </w:rPr>
        <w:fldChar w:fldCharType="end"/>
      </w:r>
    </w:p>
    <w:p w14:paraId="0CC14F4D" w14:textId="66F5C542" w:rsidR="00424655" w:rsidRDefault="00214F7B" w:rsidP="004F746A">
      <w:pPr>
        <w:pStyle w:val="Innehll1"/>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C04501">
        <w:rPr>
          <w:noProof/>
        </w:rPr>
        <w:t>25</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Default="004E58AD" w:rsidP="00CA4A2A">
      <w:pPr>
        <w:pStyle w:val="Beskrivning"/>
        <w:jc w:val="left"/>
        <w:rPr>
          <w:rFonts w:ascii="Times New Roman" w:hAnsi="Times New Roman" w:cs="Times New Roman"/>
          <w:sz w:val="22"/>
          <w:szCs w:val="22"/>
        </w:r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24802C88" w14:textId="77777777" w:rsidR="000B24F8" w:rsidRDefault="000B24F8" w:rsidP="000B24F8"/>
    <w:p w14:paraId="64392E54" w14:textId="77777777" w:rsidR="000B24F8" w:rsidRDefault="000B24F8" w:rsidP="000B24F8"/>
    <w:p w14:paraId="72E83FB3" w14:textId="77777777" w:rsidR="000B24F8" w:rsidRDefault="000B24F8" w:rsidP="000B24F8"/>
    <w:p w14:paraId="680747F0" w14:textId="77777777" w:rsidR="000B24F8" w:rsidRDefault="000B24F8" w:rsidP="000B24F8"/>
    <w:p w14:paraId="1E3003BC" w14:textId="77777777" w:rsidR="000B24F8" w:rsidRDefault="000B24F8" w:rsidP="000B24F8"/>
    <w:p w14:paraId="17913303" w14:textId="77777777" w:rsidR="000B24F8" w:rsidRDefault="000B24F8" w:rsidP="000B24F8"/>
    <w:p w14:paraId="5C00550A" w14:textId="77777777" w:rsidR="000B24F8" w:rsidRDefault="000B24F8" w:rsidP="000B24F8"/>
    <w:p w14:paraId="45EE2B67" w14:textId="77777777" w:rsidR="000B24F8" w:rsidRDefault="000B24F8" w:rsidP="000B24F8"/>
    <w:p w14:paraId="284FAC02" w14:textId="77777777" w:rsidR="000B24F8" w:rsidRDefault="000B24F8" w:rsidP="000B24F8"/>
    <w:p w14:paraId="00E1B920" w14:textId="77777777" w:rsidR="000B24F8" w:rsidRDefault="000B24F8" w:rsidP="000B24F8"/>
    <w:p w14:paraId="1A750EE2" w14:textId="77777777" w:rsidR="000B24F8" w:rsidRDefault="000B24F8" w:rsidP="000B24F8"/>
    <w:p w14:paraId="03D6D050" w14:textId="77777777" w:rsidR="000B24F8" w:rsidRDefault="000B24F8" w:rsidP="000B24F8"/>
    <w:p w14:paraId="1902E35B" w14:textId="77777777" w:rsidR="000B24F8" w:rsidRDefault="000B24F8" w:rsidP="000B24F8"/>
    <w:p w14:paraId="7265DE06" w14:textId="77777777" w:rsidR="000B24F8" w:rsidRDefault="000B24F8" w:rsidP="000B24F8"/>
    <w:p w14:paraId="1AC1F89D" w14:textId="77777777" w:rsidR="000B24F8" w:rsidRDefault="000B24F8" w:rsidP="000B24F8"/>
    <w:p w14:paraId="53370A55" w14:textId="77777777" w:rsidR="000B24F8" w:rsidRDefault="000B24F8" w:rsidP="000B24F8"/>
    <w:p w14:paraId="4E663446" w14:textId="77777777" w:rsidR="000B24F8" w:rsidRDefault="000B24F8" w:rsidP="000B24F8"/>
    <w:p w14:paraId="3DCEAAC3" w14:textId="77777777" w:rsidR="000B24F8" w:rsidRDefault="000B24F8" w:rsidP="000B24F8"/>
    <w:p w14:paraId="7D48A14E" w14:textId="77777777" w:rsidR="000B24F8" w:rsidRDefault="000B24F8" w:rsidP="000B24F8"/>
    <w:p w14:paraId="425E7430" w14:textId="77777777" w:rsidR="000B24F8" w:rsidRDefault="000B24F8" w:rsidP="000B24F8"/>
    <w:p w14:paraId="19A1F60F" w14:textId="77777777" w:rsidR="000B24F8" w:rsidRDefault="000B24F8" w:rsidP="000B24F8"/>
    <w:p w14:paraId="1AC4182D" w14:textId="77777777" w:rsidR="000B24F8" w:rsidRDefault="000B24F8" w:rsidP="000B24F8"/>
    <w:p w14:paraId="6776AE1A" w14:textId="77777777" w:rsidR="000B24F8" w:rsidRDefault="000B24F8" w:rsidP="000B24F8"/>
    <w:p w14:paraId="137FF466" w14:textId="77777777" w:rsidR="000B24F8" w:rsidRDefault="000B24F8" w:rsidP="000B24F8"/>
    <w:p w14:paraId="30177FA1" w14:textId="77777777" w:rsidR="000B24F8" w:rsidRDefault="000B24F8" w:rsidP="000B24F8"/>
    <w:p w14:paraId="5C1E9C82" w14:textId="77777777" w:rsidR="000B24F8" w:rsidRDefault="000B24F8" w:rsidP="000B24F8"/>
    <w:p w14:paraId="15AA7AA0" w14:textId="77777777" w:rsidR="000B24F8" w:rsidRDefault="000B24F8" w:rsidP="000B24F8"/>
    <w:p w14:paraId="007FF5B5" w14:textId="77777777" w:rsidR="000B24F8" w:rsidRDefault="000B24F8" w:rsidP="000B24F8"/>
    <w:p w14:paraId="43813F27" w14:textId="77777777" w:rsidR="000B24F8" w:rsidRDefault="000B24F8" w:rsidP="000B24F8"/>
    <w:p w14:paraId="46F02985" w14:textId="77777777" w:rsidR="000B24F8" w:rsidRDefault="000B24F8" w:rsidP="000B24F8"/>
    <w:p w14:paraId="1DF868A3" w14:textId="77777777" w:rsidR="000B24F8" w:rsidRPr="000B24F8" w:rsidRDefault="000B24F8" w:rsidP="000B24F8">
      <w:pPr>
        <w:sectPr w:rsidR="000B24F8" w:rsidRPr="000B24F8">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4F746A">
      <w:pPr>
        <w:pStyle w:val="Heading11"/>
      </w:pPr>
      <w:bookmarkStart w:id="0" w:name="_Toc391456178"/>
      <w:bookmarkStart w:id="1" w:name="_Toc401327934"/>
      <w:bookmarkEnd w:id="0"/>
      <w:r>
        <w:lastRenderedPageBreak/>
        <w:t>Synopsis</w:t>
      </w:r>
      <w:bookmarkEnd w:id="1"/>
    </w:p>
    <w:p w14:paraId="0587F940" w14:textId="225E33BE" w:rsidR="00D45847" w:rsidRDefault="00B43A10" w:rsidP="001E11BD">
      <w:pPr>
        <w:spacing w:line="480" w:lineRule="auto"/>
        <w:jc w:val="both"/>
      </w:pPr>
      <w:bookmarkStart w:id="2" w:name="_GoBack"/>
      <w:bookmarkEnd w:id="2"/>
      <w:r>
        <w:t>Elektroniskt lärande (E</w:t>
      </w:r>
      <w:r w:rsidR="00943F6C">
        <w:t>-</w:t>
      </w:r>
      <w:r w:rsidR="00413C7D">
        <w:t>lärande) är en form av undervisning</w:t>
      </w:r>
      <w:r w:rsidR="00943F6C">
        <w:t xml:space="preserve"> som sker via distans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346798">
        <w:t xml:space="preserve">strukturerad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de</w:t>
      </w:r>
      <w:r w:rsidR="00866F2D">
        <w:t>t</w:t>
      </w:r>
      <w:r w:rsidR="00D6155F">
        <w:t xml:space="preserve">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r w:rsidR="00850895">
        <w:br w:type="page"/>
      </w:r>
    </w:p>
    <w:p w14:paraId="0801F9C7" w14:textId="7E8209D5" w:rsidR="00DB3821" w:rsidRPr="00547B0E" w:rsidRDefault="00850895" w:rsidP="009D27B3">
      <w:pPr>
        <w:pStyle w:val="Heading11"/>
      </w:pPr>
      <w:bookmarkStart w:id="3" w:name="_Toc391456179"/>
      <w:bookmarkStart w:id="4" w:name="_Toc401327935"/>
      <w:bookmarkEnd w:id="3"/>
      <w:r>
        <w:lastRenderedPageBreak/>
        <w:t>Introduktion</w:t>
      </w:r>
      <w:bookmarkEnd w:id="4"/>
    </w:p>
    <w:p w14:paraId="300F89A0" w14:textId="45A2F64C"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w:t>
      </w:r>
      <w:r w:rsidR="00FA551A">
        <w:t>parar</w:t>
      </w:r>
      <w:r w:rsidR="002B2E86">
        <w:t xml:space="preserve">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0514F12A" w14:textId="41ADCC40" w:rsidR="00C77690" w:rsidRPr="00C77690" w:rsidRDefault="00C77690" w:rsidP="00C77690">
      <w:pPr>
        <w:spacing w:line="480" w:lineRule="auto"/>
        <w:rPr>
          <w:b/>
        </w:rPr>
      </w:pPr>
      <w:r w:rsidRPr="00C77690">
        <w:rPr>
          <w:b/>
        </w:rPr>
        <w:t>Pedagogiska perspektiv och modeller för lärande</w:t>
      </w:r>
    </w:p>
    <w:p w14:paraId="682F2A56" w14:textId="323DEF42"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w:t>
      </w:r>
      <w:r w:rsidR="00866F2D">
        <w:rPr>
          <w:bCs/>
        </w:rPr>
        <w:t>t</w:t>
      </w:r>
      <w:r w:rsidR="007C1638">
        <w:rPr>
          <w:bCs/>
        </w:rPr>
        <w:t xml:space="preserve">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 xml:space="preserve">genom testning </w:t>
      </w:r>
      <w:r w:rsidR="00ED6786">
        <w:t>och validering med stöd i</w:t>
      </w:r>
      <w:r w:rsidR="00850895">
        <w:t xml:space="preserve"> undervisning</w:t>
      </w:r>
      <w:r w:rsidR="00010A04">
        <w:t xml:space="preserve">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w:t>
      </w:r>
      <w:r w:rsidR="00866F2D">
        <w:t xml:space="preserve">sin </w:t>
      </w:r>
      <w:r w:rsidR="00384E49">
        <w:t xml:space="preserve">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12423F88"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r w:rsidR="00B424BC">
        <w:t xml:space="preserve"> (Bilaga 1)</w:t>
      </w:r>
      <w:r w:rsidR="0019256B" w:rsidRPr="00EF5A81">
        <w:t xml:space="preserve">.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koppling till studenten</w:t>
      </w:r>
      <w:r w:rsidR="00083030">
        <w:t xml:space="preserve"> </w:t>
      </w:r>
      <w:r w:rsidR="00083030">
        <w:fldChar w:fldCharType="begin"/>
      </w:r>
      <w:r w:rsidR="00295C27">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083030">
        <w:fldChar w:fldCharType="separate"/>
      </w:r>
      <w:r w:rsidR="00295C27" w:rsidRPr="00CF1060">
        <w:rPr>
          <w:rFonts w:cs="Times New Roman"/>
          <w:szCs w:val="24"/>
        </w:rPr>
        <w:t>(Kauchak &amp; Eggen, 2011; Yeh, 2009)</w:t>
      </w:r>
      <w:r w:rsidR="00083030">
        <w:fldChar w:fldCharType="end"/>
      </w:r>
      <w:r w:rsidR="00CF1060">
        <w:t>.</w:t>
      </w:r>
    </w:p>
    <w:p w14:paraId="47BA92BD" w14:textId="77777777" w:rsidR="004A54DB" w:rsidRDefault="004A54DB" w:rsidP="004A54DB">
      <w:pPr>
        <w:spacing w:line="480" w:lineRule="auto"/>
        <w:jc w:val="both"/>
      </w:pPr>
    </w:p>
    <w:p w14:paraId="5FA485B7" w14:textId="772796FD"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DE4DD3">
        <w:t xml:space="preserve"> (Conole, 2010,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866F2D">
        <w:t xml:space="preserve">det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B424BC">
        <w:t xml:space="preserve"> (Bilaga 1)</w:t>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37C4F4C9"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lärande genom social interaktion”</w:t>
      </w:r>
      <w:r w:rsidR="00866F2D">
        <w:t>,</w:t>
      </w:r>
      <w:r w:rsidR="00CB012E">
        <w:t xml:space="preserve">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295C27">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B424BC">
        <w:t xml:space="preserve"> (Bilaga 1)</w:t>
      </w:r>
      <w:r w:rsidR="004F5AA8" w:rsidRPr="00EF5A81">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78074A72" w14:textId="453A4CE4" w:rsidR="00C77690" w:rsidRPr="00C77690" w:rsidRDefault="00C77690" w:rsidP="00C77690">
      <w:pPr>
        <w:spacing w:line="480" w:lineRule="auto"/>
        <w:rPr>
          <w:b/>
        </w:rPr>
      </w:pPr>
      <w:r>
        <w:rPr>
          <w:b/>
        </w:rPr>
        <w:t>Grades bakgrund</w:t>
      </w: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7307184B" w14:textId="77777777" w:rsidR="00183881" w:rsidRDefault="00183881" w:rsidP="004A1CFE">
      <w:pPr>
        <w:spacing w:line="480" w:lineRule="auto"/>
        <w:jc w:val="both"/>
      </w:pPr>
    </w:p>
    <w:p w14:paraId="2244146D" w14:textId="42056142" w:rsidR="00261F22" w:rsidRPr="00183881" w:rsidRDefault="00183881" w:rsidP="00183881">
      <w:pPr>
        <w:spacing w:line="480" w:lineRule="auto"/>
        <w:rPr>
          <w:b/>
        </w:rPr>
      </w:pPr>
      <w:r>
        <w:rPr>
          <w:b/>
        </w:rPr>
        <w:t>Sammanfattning av studiens mål, metod, och slutsatser</w:t>
      </w:r>
    </w:p>
    <w:p w14:paraId="3EC0EA8E" w14:textId="49932259"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ur</w:t>
      </w:r>
      <w:r w:rsidR="001E05E5">
        <w:rPr>
          <w:rFonts w:cs="Times New Roman"/>
        </w:rPr>
        <w:t xml:space="preserve">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w:t>
      </w:r>
      <w:r w:rsidR="00CF1060">
        <w:rPr>
          <w:rFonts w:cs="Times New Roman"/>
        </w:rPr>
        <w:t xml:space="preserve">passar </w:t>
      </w:r>
      <w:r w:rsidRPr="00713E7C">
        <w:rPr>
          <w:rFonts w:cs="Times New Roman"/>
        </w:rPr>
        <w:t xml:space="preserve">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w:t>
      </w:r>
      <w:r w:rsidR="00D22FB9">
        <w:rPr>
          <w:rFonts w:cs="Times New Roman"/>
        </w:rPr>
        <w:t>denna fråga</w:t>
      </w:r>
      <w:r w:rsidRPr="00713E7C">
        <w:rPr>
          <w:rFonts w:cs="Times New Roman"/>
        </w:rPr>
        <w:t xml:space="preserve">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 xml:space="preserve">ven. </w:t>
      </w:r>
      <w:r w:rsidR="00200331" w:rsidRPr="00A624BD">
        <w:rPr>
          <w:rFonts w:cs="Times New Roman"/>
        </w:rPr>
        <w:t>Resultatet visade att det Associativa perspektivet är lämpligast för att representera Grades aktuella pedagogiska riktlinjer</w:t>
      </w:r>
      <w:r w:rsidR="00EF771B">
        <w:rPr>
          <w:rFonts w:cs="Times New Roman"/>
        </w:rPr>
        <w:t>.</w:t>
      </w:r>
      <w:r w:rsidR="00B35451">
        <w:rPr>
          <w:rFonts w:cs="Times New Roman"/>
        </w:rPr>
        <w:t xml:space="preserve"> </w:t>
      </w:r>
      <w:r w:rsidR="00B35451">
        <w:rPr>
          <w:rFonts w:cs="Times New Roman"/>
        </w:rPr>
        <w:lastRenderedPageBreak/>
        <w:t>Resultaten tyder på att DIM-modellen skulle kunna representera en bra utgångspunkt</w:t>
      </w:r>
      <w:r w:rsidR="00D150FD">
        <w:rPr>
          <w:rFonts w:cs="Times New Roman"/>
        </w:rPr>
        <w:t xml:space="preserve"> </w:t>
      </w:r>
      <w:r w:rsidRPr="00713E7C">
        <w:rPr>
          <w:rFonts w:cs="Times New Roman"/>
        </w:rPr>
        <w:t>för att fortsätta undersöka vilka modeller som skulle 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vilk</w:t>
      </w:r>
      <w:r w:rsidR="00866F2D">
        <w:rPr>
          <w:rFonts w:cs="Times New Roman"/>
        </w:rPr>
        <w:t>a</w:t>
      </w:r>
      <w:r w:rsidR="001E05E5">
        <w:rPr>
          <w:rFonts w:cs="Times New Roman"/>
        </w:rPr>
        <w:t xml:space="preserve"> </w:t>
      </w:r>
      <w:r w:rsidR="008670D1">
        <w:rPr>
          <w:rFonts w:cs="Times New Roman"/>
        </w:rPr>
        <w:t>för och- nackdelar</w:t>
      </w:r>
      <w:r w:rsidR="00EA50F0">
        <w:rPr>
          <w:rFonts w:cs="Times New Roman"/>
        </w:rPr>
        <w:t xml:space="preserve"> </w:t>
      </w:r>
      <w:r w:rsidR="00D22FB9">
        <w:rPr>
          <w:rFonts w:cs="Times New Roman"/>
        </w:rPr>
        <w:t xml:space="preserve">som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 pedagogisk modell för varje kurs.</w:t>
      </w:r>
    </w:p>
    <w:p w14:paraId="65E515DE" w14:textId="1E3A704E" w:rsidR="00D950AC" w:rsidRPr="003B44EC" w:rsidRDefault="00850895" w:rsidP="003B44EC">
      <w:pPr>
        <w:pStyle w:val="Heading11"/>
      </w:pPr>
      <w:bookmarkStart w:id="5" w:name="_Toc391456181"/>
      <w:bookmarkStart w:id="6" w:name="_Toc401327937"/>
      <w:bookmarkEnd w:id="5"/>
      <w:r>
        <w:t>Metod</w:t>
      </w:r>
      <w:bookmarkStart w:id="7" w:name="_Toc391456182"/>
      <w:bookmarkEnd w:id="6"/>
      <w:bookmarkEnd w:id="7"/>
    </w:p>
    <w:p w14:paraId="2EA8083A" w14:textId="652725B0" w:rsidR="009462CB" w:rsidRPr="009462CB" w:rsidRDefault="009462CB" w:rsidP="009462CB">
      <w:pPr>
        <w:tabs>
          <w:tab w:val="left" w:pos="1134"/>
        </w:tabs>
        <w:spacing w:line="480" w:lineRule="auto"/>
        <w:jc w:val="both"/>
        <w:rPr>
          <w:rFonts w:cs="Times New Roman"/>
        </w:rPr>
      </w:pPr>
      <w:r w:rsidRPr="009462CB">
        <w:rPr>
          <w:rFonts w:cs="Times New Roman"/>
        </w:rPr>
        <w:t>Studien följer framförallt en kvantitativ explorativ forskningsstrategi för att uppnå studiens mål. Studien anses vara explorat</w:t>
      </w:r>
      <w:r w:rsidR="00E369F3">
        <w:rPr>
          <w:rFonts w:cs="Times New Roman"/>
        </w:rPr>
        <w:t>iv eftersom den främst genererar</w:t>
      </w:r>
      <w:r w:rsidRPr="009462CB">
        <w:rPr>
          <w:rFonts w:cs="Times New Roman"/>
        </w:rPr>
        <w:t xml:space="preserve"> resultat basera</w:t>
      </w:r>
      <w:r w:rsidR="00E369F3">
        <w:rPr>
          <w:rFonts w:cs="Times New Roman"/>
        </w:rPr>
        <w:t>t</w:t>
      </w:r>
      <w:r w:rsidRPr="009462CB">
        <w:rPr>
          <w:rFonts w:cs="Times New Roman"/>
        </w:rPr>
        <w:t xml:space="preserve"> på ett litet urval och skulle gynnas av uppföljn</w:t>
      </w:r>
      <w:r w:rsidR="00E369F3">
        <w:rPr>
          <w:rFonts w:cs="Times New Roman"/>
        </w:rPr>
        <w:t>ing</w:t>
      </w:r>
      <w:r w:rsidRPr="009462CB">
        <w:rPr>
          <w:rFonts w:cs="Times New Roman"/>
        </w:rPr>
        <w:t xml:space="preserve"> i en större studie</w:t>
      </w:r>
      <w:r w:rsidR="00285087">
        <w:rPr>
          <w:rFonts w:cs="Times New Roman"/>
        </w:rPr>
        <w:t xml:space="preserve"> </w:t>
      </w:r>
      <w:r w:rsidR="00285087" w:rsidRPr="002A2729">
        <w:fldChar w:fldCharType="begin"/>
      </w:r>
      <w:r w:rsidR="00295C27">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Pr="009462CB">
        <w:rPr>
          <w:rFonts w:cs="Times New Roman"/>
        </w:rPr>
        <w:t xml:space="preserve"> Studien kan också anses vara explorativt eftersom den lägger grunden till metodik för att uppfylla studiens mål och ger möjligheten för vidare metodutveckling i senare studier. </w:t>
      </w:r>
    </w:p>
    <w:p w14:paraId="7F506472" w14:textId="77777777" w:rsidR="009462CB" w:rsidRPr="009462CB" w:rsidRDefault="009462CB" w:rsidP="009462CB">
      <w:pPr>
        <w:tabs>
          <w:tab w:val="left" w:pos="1134"/>
        </w:tabs>
        <w:spacing w:line="480" w:lineRule="auto"/>
        <w:jc w:val="both"/>
        <w:rPr>
          <w:rFonts w:cs="Times New Roman"/>
        </w:rPr>
      </w:pPr>
    </w:p>
    <w:p w14:paraId="4A2A5F47" w14:textId="071FCCC6" w:rsidR="009462CB" w:rsidRDefault="009462CB" w:rsidP="009462CB">
      <w:pPr>
        <w:tabs>
          <w:tab w:val="left" w:pos="1134"/>
        </w:tabs>
        <w:spacing w:line="480" w:lineRule="auto"/>
        <w:jc w:val="both"/>
        <w:rPr>
          <w:rFonts w:cs="Times New Roman"/>
        </w:rPr>
      </w:pPr>
      <w:r w:rsidRPr="009462CB">
        <w:rPr>
          <w:rFonts w:cs="Times New Roman"/>
        </w:rPr>
        <w:t xml:space="preserve">En kvantitativ explorativ forskningsstrategi ansågs vara den lämpligaste forskningsstrategin för att den uppnår studiens mål. Användning av en explorativ strategi innan en större mängd resurser </w:t>
      </w:r>
      <w:proofErr w:type="gramStart"/>
      <w:r w:rsidR="002F0574" w:rsidRPr="009462CB">
        <w:rPr>
          <w:rFonts w:cs="Times New Roman"/>
        </w:rPr>
        <w:t>nyttjas</w:t>
      </w:r>
      <w:proofErr w:type="gramEnd"/>
      <w:r w:rsidRPr="009462CB">
        <w:rPr>
          <w:rFonts w:cs="Times New Roman"/>
        </w:rPr>
        <w:t xml:space="preserve"> till en mer omfattande studie är särskilt relevant när forskningsfältet är outforskat och en pålitlig grund behöver skapas innan utformning av en kvalificerad hypotes</w:t>
      </w:r>
      <w:r w:rsidR="00285087">
        <w:rPr>
          <w:rFonts w:cs="Times New Roman"/>
        </w:rPr>
        <w:t xml:space="preserve"> </w:t>
      </w:r>
      <w:r w:rsidR="00285087" w:rsidRPr="002A2729">
        <w:fldChar w:fldCharType="begin"/>
      </w:r>
      <w:r w:rsidR="00295C27">
        <w:instrText xml:space="preserve"> ADDIN ZOTERO_ITEM CSL_CITATION {"citationID":"hzDQETJf","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002A2729">
        <w:rPr>
          <w:rFonts w:cs="Times New Roman"/>
        </w:rPr>
        <w:t xml:space="preserve"> </w:t>
      </w:r>
      <w:r w:rsidRPr="009462CB">
        <w:rPr>
          <w:rFonts w:cs="Times New Roman"/>
        </w:rPr>
        <w:t>I de</w:t>
      </w:r>
      <w:r w:rsidR="00E369F3">
        <w:rPr>
          <w:rFonts w:cs="Times New Roman"/>
        </w:rPr>
        <w:t>nna</w:t>
      </w:r>
      <w:r w:rsidRPr="009462CB">
        <w:rPr>
          <w:rFonts w:cs="Times New Roman"/>
        </w:rPr>
        <w:t xml:space="preserve"> studie är både forskningsfrågorna och metodiken relativt outforska</w:t>
      </w:r>
      <w:r w:rsidR="00E369F3">
        <w:rPr>
          <w:rFonts w:cs="Times New Roman"/>
        </w:rPr>
        <w:t>de</w:t>
      </w:r>
      <w:r w:rsidRPr="009462CB">
        <w:rPr>
          <w:rFonts w:cs="Times New Roman"/>
        </w:rPr>
        <w:t xml:space="preserve"> och därför är en explorativ strategi optimal. Framförallt</w:t>
      </w:r>
      <w:r w:rsidR="00E369F3">
        <w:rPr>
          <w:rFonts w:cs="Times New Roman"/>
        </w:rPr>
        <w:t xml:space="preserve"> lämpar sig</w:t>
      </w:r>
      <w:r w:rsidRPr="009462CB">
        <w:rPr>
          <w:rFonts w:cs="Times New Roman"/>
        </w:rPr>
        <w:t xml:space="preserve"> </w:t>
      </w:r>
      <w:r w:rsidR="00E369F3">
        <w:rPr>
          <w:rFonts w:cs="Times New Roman"/>
        </w:rPr>
        <w:t>d</w:t>
      </w:r>
      <w:r w:rsidRPr="009462CB">
        <w:rPr>
          <w:rFonts w:cs="Times New Roman"/>
        </w:rPr>
        <w:t>en explorativ</w:t>
      </w:r>
      <w:r w:rsidR="00E369F3">
        <w:rPr>
          <w:rFonts w:cs="Times New Roman"/>
        </w:rPr>
        <w:t>a</w:t>
      </w:r>
      <w:r w:rsidRPr="009462CB">
        <w:rPr>
          <w:rFonts w:cs="Times New Roman"/>
        </w:rPr>
        <w:t xml:space="preserve"> forskningsstrategi</w:t>
      </w:r>
      <w:r w:rsidR="00E369F3">
        <w:rPr>
          <w:rFonts w:cs="Times New Roman"/>
        </w:rPr>
        <w:t>n</w:t>
      </w:r>
      <w:r w:rsidRPr="009462CB">
        <w:rPr>
          <w:rFonts w:cs="Times New Roman"/>
        </w:rPr>
        <w:t xml:space="preserve"> bäst med de resurserna som var till</w:t>
      </w:r>
      <w:r w:rsidR="00674AA9">
        <w:rPr>
          <w:rFonts w:cs="Times New Roman"/>
        </w:rPr>
        <w:t>gängliga. Ett kvantitativt uppläg</w:t>
      </w:r>
      <w:r w:rsidRPr="009462CB">
        <w:rPr>
          <w:rFonts w:cs="Times New Roman"/>
        </w:rPr>
        <w:t>g valdes huvudsakligen med tanke på framtida studier</w:t>
      </w:r>
      <w:r w:rsidR="00D150FD">
        <w:rPr>
          <w:rFonts w:cs="Times New Roman"/>
        </w:rPr>
        <w:t xml:space="preserve"> </w:t>
      </w:r>
      <w:r w:rsidR="00D150FD">
        <w:t xml:space="preserve">och att </w:t>
      </w:r>
      <w:r w:rsidR="00D150FD">
        <w:lastRenderedPageBreak/>
        <w:t>överskådligt kunna jämföra och värdera olika pedagogiska perspektiv</w:t>
      </w:r>
      <w:r w:rsidRPr="009462CB">
        <w:rPr>
          <w:rFonts w:cs="Times New Roman"/>
        </w:rPr>
        <w:t xml:space="preserve">. Kvantitativ data stödjer statistisk analys, </w:t>
      </w:r>
      <w:r w:rsidR="00E369F3">
        <w:rPr>
          <w:rFonts w:cs="Times New Roman"/>
        </w:rPr>
        <w:t>underlättar</w:t>
      </w:r>
      <w:r w:rsidRPr="009462CB">
        <w:rPr>
          <w:rFonts w:cs="Times New Roman"/>
        </w:rPr>
        <w:t xml:space="preserve"> analys av större urvalsgrupper, och </w:t>
      </w:r>
      <w:r w:rsidR="00E369F3">
        <w:rPr>
          <w:rFonts w:cs="Times New Roman"/>
        </w:rPr>
        <w:t xml:space="preserve">ger </w:t>
      </w:r>
      <w:r w:rsidRPr="009462CB">
        <w:rPr>
          <w:rFonts w:cs="Times New Roman"/>
        </w:rPr>
        <w:t xml:space="preserve">ett specifikt mått på de undersökta variablerna. Alla dessa egenskaper </w:t>
      </w:r>
      <w:r w:rsidR="00D150FD">
        <w:rPr>
          <w:rFonts w:cs="Times New Roman"/>
        </w:rPr>
        <w:t>talar för genomförande av en fra</w:t>
      </w:r>
      <w:r w:rsidR="000E274F">
        <w:rPr>
          <w:rFonts w:cs="Times New Roman"/>
        </w:rPr>
        <w:t>mtida och mer omfattande studie</w:t>
      </w:r>
      <w:r w:rsidR="00D150FD">
        <w:rPr>
          <w:rFonts w:cs="Times New Roman"/>
        </w:rPr>
        <w:t>. Denna studie kan därför i sammanhanget betraktas som en vägledande för-studie</w:t>
      </w:r>
      <w:r w:rsidRPr="009462CB">
        <w:rPr>
          <w:rFonts w:cs="Times New Roman"/>
        </w:rPr>
        <w:t>.</w:t>
      </w:r>
      <w:r w:rsidR="00D150FD">
        <w:rPr>
          <w:rFonts w:cs="Times New Roman"/>
        </w:rPr>
        <w:t xml:space="preserve"> </w:t>
      </w:r>
      <w:r w:rsidR="00D950AC">
        <w:rPr>
          <w:rFonts w:cs="Times New Roman"/>
        </w:rPr>
        <w:t>En sammanfattning av den metodiken som används i studien visas i Figur 1.</w:t>
      </w:r>
    </w:p>
    <w:p w14:paraId="51B9005F" w14:textId="77777777" w:rsidR="009462CB" w:rsidRDefault="009462CB" w:rsidP="009462CB">
      <w:pPr>
        <w:tabs>
          <w:tab w:val="left" w:pos="1134"/>
        </w:tabs>
        <w:spacing w:line="480" w:lineRule="auto"/>
        <w:jc w:val="both"/>
        <w:rPr>
          <w:rFonts w:cs="Times New Roman"/>
        </w:rPr>
      </w:pPr>
    </w:p>
    <w:p w14:paraId="7A488FF1" w14:textId="77777777" w:rsidR="003B44EC" w:rsidRDefault="003B44EC" w:rsidP="003B44EC">
      <w:pPr>
        <w:keepNext/>
        <w:tabs>
          <w:tab w:val="left" w:pos="1134"/>
        </w:tabs>
        <w:spacing w:line="480" w:lineRule="auto"/>
        <w:jc w:val="both"/>
      </w:pPr>
      <w:r>
        <w:rPr>
          <w:rFonts w:cs="Times New Roman"/>
          <w:noProof/>
          <w:lang w:eastAsia="sv-SE"/>
        </w:rPr>
        <w:drawing>
          <wp:inline distT="0" distB="0" distL="0" distR="0" wp14:anchorId="0D6FDB8E" wp14:editId="174683FF">
            <wp:extent cx="5760720" cy="837565"/>
            <wp:effectExtent l="0" t="0" r="5080" b="635"/>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s.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837565"/>
                    </a:xfrm>
                    <a:prstGeom prst="rect">
                      <a:avLst/>
                    </a:prstGeom>
                  </pic:spPr>
                </pic:pic>
              </a:graphicData>
            </a:graphic>
          </wp:inline>
        </w:drawing>
      </w:r>
    </w:p>
    <w:p w14:paraId="4CC71B51" w14:textId="77777777" w:rsidR="003B44EC" w:rsidRDefault="003B44EC" w:rsidP="003B44EC">
      <w:pPr>
        <w:pStyle w:val="Beskrivning"/>
        <w:spacing w:line="360" w:lineRule="auto"/>
        <w:rPr>
          <w:rFonts w:cs="Times New Roman"/>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C04501">
        <w:rPr>
          <w:b/>
          <w:noProof/>
        </w:rPr>
        <w:t>1</w:t>
      </w:r>
      <w:r w:rsidRPr="00C45585">
        <w:rPr>
          <w:b/>
          <w:i/>
        </w:rPr>
        <w:fldChar w:fldCharType="end"/>
      </w:r>
      <w:r w:rsidRPr="00830D00">
        <w:rPr>
          <w:b/>
        </w:rPr>
        <w:t>:</w:t>
      </w:r>
      <w:r>
        <w:rPr>
          <w:b/>
        </w:rPr>
        <w:t xml:space="preserve"> Studiens process. </w:t>
      </w:r>
      <w:r w:rsidRPr="0094440F">
        <w:t xml:space="preserve">Schematisk </w:t>
      </w:r>
      <w:r>
        <w:t>representation av studiens metod användning och förlopp.</w:t>
      </w:r>
      <w:r>
        <w:rPr>
          <w:b/>
        </w:rPr>
        <w:t xml:space="preserve"> </w:t>
      </w:r>
    </w:p>
    <w:p w14:paraId="73EFA13E" w14:textId="77777777" w:rsidR="003B44EC" w:rsidRPr="009462CB" w:rsidRDefault="003B44EC" w:rsidP="009462CB">
      <w:pPr>
        <w:tabs>
          <w:tab w:val="left" w:pos="1134"/>
        </w:tabs>
        <w:spacing w:line="480" w:lineRule="auto"/>
        <w:jc w:val="both"/>
        <w:rPr>
          <w:rFonts w:cs="Times New Roman"/>
        </w:rPr>
      </w:pPr>
    </w:p>
    <w:p w14:paraId="610174BF" w14:textId="61B9D8F5" w:rsidR="009462CB" w:rsidRPr="00E2695E" w:rsidRDefault="009462CB" w:rsidP="003F75E0">
      <w:pPr>
        <w:tabs>
          <w:tab w:val="left" w:pos="1134"/>
        </w:tabs>
        <w:spacing w:line="360" w:lineRule="auto"/>
        <w:rPr>
          <w:rFonts w:cs="Times New Roman"/>
        </w:rPr>
      </w:pPr>
      <w:r>
        <w:rPr>
          <w:rFonts w:cs="Times New Roman"/>
          <w:b/>
          <w:sz w:val="24"/>
          <w:szCs w:val="24"/>
        </w:rPr>
        <w:t>Framtagande av intervjufrågor</w:t>
      </w:r>
      <w:r w:rsidRPr="00E2695E">
        <w:rPr>
          <w:rFonts w:cs="Times New Roman"/>
        </w:rPr>
        <w:t xml:space="preserve"> </w:t>
      </w:r>
    </w:p>
    <w:p w14:paraId="49821B65" w14:textId="29DDBA10" w:rsidR="00183881" w:rsidRPr="00BE257F" w:rsidRDefault="00850895" w:rsidP="000B1921">
      <w:pPr>
        <w:tabs>
          <w:tab w:val="left" w:pos="1134"/>
        </w:tabs>
        <w:spacing w:line="480" w:lineRule="auto"/>
        <w:jc w:val="both"/>
        <w:rPr>
          <w:rFonts w:cs="Times New Roman"/>
        </w:rPr>
      </w:pPr>
      <w:r>
        <w:rPr>
          <w:rFonts w:cs="Times New Roman"/>
        </w:rPr>
        <w:t xml:space="preserve">Målet med att göra en </w:t>
      </w:r>
      <w:r w:rsidR="002437E8">
        <w:rPr>
          <w:rFonts w:cs="Times New Roman"/>
        </w:rPr>
        <w:t xml:space="preserve">strukturerad </w:t>
      </w:r>
      <w:r>
        <w:rPr>
          <w:rFonts w:cs="Times New Roman"/>
        </w:rPr>
        <w:t xml:space="preserve">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3066C7">
        <w:rPr>
          <w:rFonts w:cs="Times New Roman"/>
        </w:rPr>
        <w:t>.</w:t>
      </w:r>
      <w:r w:rsidR="00183881">
        <w:rPr>
          <w:rFonts w:cs="Times New Roman"/>
        </w:rPr>
        <w:t xml:space="preserve"> </w:t>
      </w:r>
      <w:r w:rsidR="00183881" w:rsidRPr="00BE257F">
        <w:rPr>
          <w:rFonts w:cs="Times New Roman"/>
        </w:rPr>
        <w:t xml:space="preserve">Sammanfattningsvis genomfördes framtagandet av intervjufrågorna </w:t>
      </w:r>
      <w:r w:rsidR="00C77690">
        <w:rPr>
          <w:rFonts w:cs="Times New Roman"/>
        </w:rPr>
        <w:t>med följande moment:</w:t>
      </w:r>
    </w:p>
    <w:p w14:paraId="1134CFA4" w14:textId="15976A87" w:rsidR="00183881" w:rsidRPr="00BE257F" w:rsidRDefault="00BE257F" w:rsidP="00BE257F">
      <w:pPr>
        <w:pStyle w:val="Kommentarer"/>
        <w:numPr>
          <w:ilvl w:val="0"/>
          <w:numId w:val="21"/>
        </w:numPr>
        <w:rPr>
          <w:rFonts w:cs="Times New Roman"/>
          <w:sz w:val="22"/>
          <w:szCs w:val="22"/>
        </w:rPr>
      </w:pPr>
      <w:r w:rsidRPr="00BE257F">
        <w:rPr>
          <w:rFonts w:cs="Times New Roman"/>
          <w:sz w:val="22"/>
          <w:szCs w:val="22"/>
        </w:rPr>
        <w:t>Inledande</w:t>
      </w:r>
      <w:r w:rsidR="00183881" w:rsidRPr="00BE257F">
        <w:rPr>
          <w:rFonts w:cs="Times New Roman"/>
          <w:sz w:val="22"/>
          <w:szCs w:val="22"/>
        </w:rPr>
        <w:t xml:space="preserve"> arbetet </w:t>
      </w:r>
      <w:r w:rsidRPr="00BE257F">
        <w:rPr>
          <w:rFonts w:cs="Times New Roman"/>
          <w:sz w:val="22"/>
          <w:szCs w:val="22"/>
        </w:rPr>
        <w:t>för att</w:t>
      </w:r>
      <w:r w:rsidR="00183881" w:rsidRPr="00BE257F">
        <w:rPr>
          <w:rFonts w:cs="Times New Roman"/>
          <w:sz w:val="22"/>
          <w:szCs w:val="22"/>
        </w:rPr>
        <w:t xml:space="preserve"> undersöka relevant litteratur</w:t>
      </w:r>
    </w:p>
    <w:p w14:paraId="320E7CFA" w14:textId="6E348E66" w:rsidR="00183881" w:rsidRPr="00BE257F" w:rsidRDefault="00BE257F" w:rsidP="00BE257F">
      <w:pPr>
        <w:pStyle w:val="Kommentarer"/>
        <w:numPr>
          <w:ilvl w:val="0"/>
          <w:numId w:val="21"/>
        </w:numPr>
        <w:rPr>
          <w:sz w:val="22"/>
          <w:szCs w:val="22"/>
        </w:rPr>
      </w:pPr>
      <w:r w:rsidRPr="00BE257F">
        <w:rPr>
          <w:sz w:val="22"/>
          <w:szCs w:val="22"/>
        </w:rPr>
        <w:t>S</w:t>
      </w:r>
      <w:r w:rsidR="00183881" w:rsidRPr="00BE257F">
        <w:rPr>
          <w:sz w:val="22"/>
          <w:szCs w:val="22"/>
        </w:rPr>
        <w:t>ammanfatt</w:t>
      </w:r>
      <w:r>
        <w:rPr>
          <w:sz w:val="22"/>
          <w:szCs w:val="22"/>
        </w:rPr>
        <w:t>ning</w:t>
      </w:r>
      <w:r w:rsidR="00183881" w:rsidRPr="00BE257F">
        <w:rPr>
          <w:sz w:val="22"/>
          <w:szCs w:val="22"/>
        </w:rPr>
        <w:t xml:space="preserve"> </w:t>
      </w:r>
      <w:r>
        <w:rPr>
          <w:sz w:val="22"/>
          <w:szCs w:val="22"/>
        </w:rPr>
        <w:t xml:space="preserve">av </w:t>
      </w:r>
      <w:r w:rsidR="00183881" w:rsidRPr="00BE257F">
        <w:rPr>
          <w:sz w:val="22"/>
          <w:szCs w:val="22"/>
        </w:rPr>
        <w:t>de pedagogiska perspektiven och modellerna</w:t>
      </w:r>
    </w:p>
    <w:p w14:paraId="70DD57B6" w14:textId="1AF5060B" w:rsidR="00183881" w:rsidRPr="00BE257F" w:rsidRDefault="00BE257F" w:rsidP="00BE257F">
      <w:pPr>
        <w:pStyle w:val="Kommentarer"/>
        <w:numPr>
          <w:ilvl w:val="0"/>
          <w:numId w:val="21"/>
        </w:numPr>
        <w:rPr>
          <w:sz w:val="22"/>
          <w:szCs w:val="22"/>
        </w:rPr>
      </w:pPr>
      <w:r w:rsidRPr="00BE257F">
        <w:rPr>
          <w:sz w:val="22"/>
          <w:szCs w:val="22"/>
        </w:rPr>
        <w:t>U</w:t>
      </w:r>
      <w:r w:rsidR="00183881" w:rsidRPr="00BE257F">
        <w:rPr>
          <w:sz w:val="22"/>
          <w:szCs w:val="22"/>
        </w:rPr>
        <w:t>tesluta modeller och välja en representativ modell från varje perspektiv</w:t>
      </w:r>
    </w:p>
    <w:p w14:paraId="6EBB16D5" w14:textId="71EE2A32" w:rsidR="00183881" w:rsidRPr="00BE257F" w:rsidRDefault="00BE257F" w:rsidP="00BE257F">
      <w:pPr>
        <w:pStyle w:val="Kommentarer"/>
        <w:numPr>
          <w:ilvl w:val="0"/>
          <w:numId w:val="21"/>
        </w:numPr>
        <w:rPr>
          <w:sz w:val="22"/>
          <w:szCs w:val="22"/>
        </w:rPr>
      </w:pPr>
      <w:r w:rsidRPr="00BE257F">
        <w:rPr>
          <w:sz w:val="22"/>
          <w:szCs w:val="22"/>
        </w:rPr>
        <w:t>F</w:t>
      </w:r>
      <w:r w:rsidR="00183881" w:rsidRPr="00BE257F">
        <w:rPr>
          <w:sz w:val="22"/>
          <w:szCs w:val="22"/>
        </w:rPr>
        <w:t>örklarande faktauppställning</w:t>
      </w:r>
      <w:r w:rsidR="00801CF8">
        <w:rPr>
          <w:sz w:val="22"/>
          <w:szCs w:val="22"/>
        </w:rPr>
        <w:t xml:space="preserve"> av modellerna</w:t>
      </w:r>
    </w:p>
    <w:p w14:paraId="4FAB7491" w14:textId="30AFFAF6" w:rsidR="00183881" w:rsidRPr="00BE257F" w:rsidRDefault="00BE257F" w:rsidP="00BE257F">
      <w:pPr>
        <w:pStyle w:val="Kommentarer"/>
        <w:numPr>
          <w:ilvl w:val="0"/>
          <w:numId w:val="21"/>
        </w:numPr>
        <w:rPr>
          <w:sz w:val="22"/>
          <w:szCs w:val="22"/>
        </w:rPr>
      </w:pPr>
      <w:r>
        <w:rPr>
          <w:sz w:val="22"/>
          <w:szCs w:val="22"/>
        </w:rPr>
        <w:t>Skapandet av i</w:t>
      </w:r>
      <w:r w:rsidR="00183881" w:rsidRPr="00BE257F">
        <w:rPr>
          <w:sz w:val="22"/>
          <w:szCs w:val="22"/>
        </w:rPr>
        <w:t>ntervjufrågor</w:t>
      </w:r>
      <w:r>
        <w:rPr>
          <w:sz w:val="22"/>
          <w:szCs w:val="22"/>
        </w:rPr>
        <w:t>na</w:t>
      </w:r>
      <w:r w:rsidR="002700E0">
        <w:rPr>
          <w:sz w:val="22"/>
          <w:szCs w:val="22"/>
        </w:rPr>
        <w:t xml:space="preserve"> med fasta svarsalternativ enligt skalan</w:t>
      </w:r>
    </w:p>
    <w:p w14:paraId="4CE833B0" w14:textId="77777777" w:rsidR="00C77690" w:rsidRDefault="00C77690" w:rsidP="000B1921">
      <w:pPr>
        <w:tabs>
          <w:tab w:val="left" w:pos="1134"/>
        </w:tabs>
        <w:spacing w:line="480" w:lineRule="auto"/>
        <w:jc w:val="both"/>
        <w:rPr>
          <w:rFonts w:cs="Times New Roman"/>
        </w:rPr>
      </w:pPr>
    </w:p>
    <w:p w14:paraId="25D56B1E" w14:textId="3469DC8D" w:rsidR="00E41077" w:rsidRPr="00CA1F0B" w:rsidRDefault="00850895" w:rsidP="000B1921">
      <w:pPr>
        <w:tabs>
          <w:tab w:val="left" w:pos="1134"/>
        </w:tabs>
        <w:spacing w:line="480" w:lineRule="auto"/>
        <w:jc w:val="both"/>
      </w:pP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de pedagogiska perspektiv som finns och likaså vilka pedagogiska modeller som är passande för e-lärande</w:t>
      </w:r>
      <w:r w:rsidR="00BE257F">
        <w:rPr>
          <w:rFonts w:cs="Times New Roman"/>
        </w:rPr>
        <w:t xml:space="preserve"> (Moment 1)</w:t>
      </w:r>
      <w:r>
        <w:rPr>
          <w:rFonts w:cs="Times New Roman"/>
        </w:rPr>
        <w:t xml:space="preserv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w:t>
      </w:r>
      <w:r w:rsidR="00BE257F">
        <w:t xml:space="preserve"> (Moment 2)</w:t>
      </w:r>
      <w:r>
        <w:t>.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w:t>
      </w:r>
      <w:r w:rsidR="00BE6335">
        <w:lastRenderedPageBreak/>
        <w:t xml:space="preserve">anpassade för e-lärande. Därefter togs </w:t>
      </w:r>
      <w:r w:rsidR="00E36747">
        <w:t xml:space="preserve">det </w:t>
      </w:r>
      <w:r w:rsidR="00BE6335">
        <w:t xml:space="preserve">i beaktande </w:t>
      </w:r>
      <w:r>
        <w:t>hur representativa de var för perspe</w:t>
      </w:r>
      <w:r w:rsidR="00AD4C61">
        <w:t xml:space="preserve">ktiven genom att </w:t>
      </w:r>
      <w:r w:rsidR="00224B2D">
        <w:t>utesluta modeller där modellkriteriet skiljde sig markant från andra modeller i perspektivet</w:t>
      </w:r>
      <w:r w:rsidR="00BE257F">
        <w:t xml:space="preserve"> (Moment 3)</w:t>
      </w:r>
      <w:r w:rsidR="00224B2D">
        <w:t xml:space="preserve">.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Baserat på kriterierna valde</w:t>
      </w:r>
      <w:r w:rsidR="002700E0">
        <w:t>s</w:t>
      </w:r>
      <w:r>
        <w:t xml:space="preserve">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analysera och sammanställa modellerna i form av en förklarande faktauppställning (</w:t>
      </w:r>
      <w:r w:rsidR="00BE257F">
        <w:t xml:space="preserve">Moment 4, </w:t>
      </w:r>
      <w:r>
        <w:t xml:space="preserve">Bilaga 1). Målet med </w:t>
      </w:r>
      <w:r w:rsidR="006C3FF0">
        <w:t>faktauppställning</w:t>
      </w:r>
      <w:r w:rsidR="00866F2D">
        <w:t>en</w:t>
      </w:r>
      <w:r w:rsidR="006C3FF0">
        <w:t xml:space="preserve">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w:t>
      </w:r>
      <w:r w:rsidR="00C77690">
        <w:t xml:space="preserve">Moment 5,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673314">
        <w:t xml:space="preserve">. </w:t>
      </w:r>
      <w:r>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6D013F55"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w:t>
      </w:r>
      <w:r w:rsidR="002700E0">
        <w:t xml:space="preserve">ostörd </w:t>
      </w:r>
      <w:r>
        <w:t xml:space="preserve">lokal utan </w:t>
      </w:r>
      <w:r w:rsidR="00067904">
        <w:t>störningsmöjligheter</w:t>
      </w:r>
      <w:r w:rsidR="00666553">
        <w:t xml:space="preserve"> med Grade pedagogiska ansvarige (respondenten)</w:t>
      </w:r>
      <w:r>
        <w:t xml:space="preserve">. Intervjun började med att förklara </w:t>
      </w:r>
      <w:r w:rsidR="00067904">
        <w:t>för</w:t>
      </w:r>
      <w:r>
        <w:t xml:space="preserve">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den förklaring 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 xml:space="preserve">avslutades intervjun med en öppen fråga där respondenten hade möjligheten att bidra med ytterligare information angående riktlinjerna om de </w:t>
      </w:r>
      <w:r>
        <w:rPr>
          <w:rFonts w:eastAsia="Times New Roman" w:cs="Times New Roman"/>
          <w:lang w:eastAsia="sv-SE"/>
        </w:rPr>
        <w:lastRenderedPageBreak/>
        <w:t>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77CAFA0F" w:rsidR="00D45847" w:rsidRPr="000B1921" w:rsidRDefault="00850895" w:rsidP="000B1921">
      <w:pPr>
        <w:tabs>
          <w:tab w:val="left" w:pos="1134"/>
        </w:tabs>
        <w:spacing w:line="360" w:lineRule="auto"/>
        <w:rPr>
          <w:rFonts w:cs="Times New Roman"/>
          <w:b/>
          <w:sz w:val="24"/>
          <w:szCs w:val="24"/>
        </w:rPr>
      </w:pPr>
      <w:bookmarkStart w:id="8" w:name="_Toc391456183"/>
      <w:bookmarkStart w:id="9" w:name="_Toc401327939"/>
      <w:r w:rsidRPr="000B1921">
        <w:rPr>
          <w:rFonts w:cs="Times New Roman"/>
          <w:b/>
          <w:sz w:val="24"/>
          <w:szCs w:val="24"/>
        </w:rPr>
        <w:t>Utvärdering</w:t>
      </w:r>
      <w:bookmarkEnd w:id="8"/>
      <w:bookmarkEnd w:id="9"/>
      <w:r w:rsidR="002700E0">
        <w:rPr>
          <w:rFonts w:cs="Times New Roman"/>
          <w:b/>
          <w:sz w:val="24"/>
          <w:szCs w:val="24"/>
        </w:rPr>
        <w:t xml:space="preserve"> av kurser</w:t>
      </w:r>
    </w:p>
    <w:p w14:paraId="427737B0" w14:textId="0F36E6CD" w:rsidR="004C158E"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s pedagogiska riktlinjer.</w:t>
      </w:r>
      <w:r w:rsidR="004C158E">
        <w:rPr>
          <w:rFonts w:eastAsia="Times New Roman" w:cs="Times New Roman"/>
          <w:lang w:eastAsia="sv-SE"/>
        </w:rPr>
        <w:t xml:space="preserve"> </w:t>
      </w:r>
      <w:r w:rsidR="0089551B">
        <w:rPr>
          <w:rFonts w:eastAsia="Times New Roman" w:cs="Times New Roman"/>
          <w:lang w:eastAsia="sv-SE"/>
        </w:rPr>
        <w:t xml:space="preserve">Sammanfattningsvis </w:t>
      </w:r>
      <w:r w:rsidR="004C158E">
        <w:rPr>
          <w:rFonts w:eastAsia="Times New Roman" w:cs="Times New Roman"/>
          <w:lang w:eastAsia="sv-SE"/>
        </w:rPr>
        <w:t xml:space="preserve">utfördes </w:t>
      </w:r>
      <w:r w:rsidR="0089551B">
        <w:rPr>
          <w:rFonts w:eastAsia="Times New Roman" w:cs="Times New Roman"/>
          <w:lang w:eastAsia="sv-SE"/>
        </w:rPr>
        <w:t xml:space="preserve">utvärderingen </w:t>
      </w:r>
      <w:r w:rsidR="004C158E">
        <w:rPr>
          <w:rFonts w:eastAsia="Times New Roman" w:cs="Times New Roman"/>
          <w:lang w:eastAsia="sv-SE"/>
        </w:rPr>
        <w:t xml:space="preserve">via de följande </w:t>
      </w:r>
      <w:r w:rsidR="0089551B">
        <w:rPr>
          <w:rFonts w:eastAsia="Times New Roman" w:cs="Times New Roman"/>
          <w:lang w:eastAsia="sv-SE"/>
        </w:rPr>
        <w:t>momenten</w:t>
      </w:r>
      <w:r w:rsidR="004C158E">
        <w:rPr>
          <w:rFonts w:eastAsia="Times New Roman" w:cs="Times New Roman"/>
          <w:lang w:eastAsia="sv-SE"/>
        </w:rPr>
        <w:t>:</w:t>
      </w:r>
    </w:p>
    <w:p w14:paraId="2CC189E4" w14:textId="0855FFE1" w:rsidR="004C158E" w:rsidRPr="00BE257F" w:rsidRDefault="0089551B" w:rsidP="004C158E">
      <w:pPr>
        <w:pStyle w:val="Kommentarer"/>
        <w:numPr>
          <w:ilvl w:val="0"/>
          <w:numId w:val="22"/>
        </w:numPr>
        <w:rPr>
          <w:rFonts w:eastAsia="Times New Roman" w:cs="Times New Roman"/>
          <w:sz w:val="22"/>
          <w:szCs w:val="22"/>
          <w:lang w:eastAsia="sv-SE"/>
        </w:rPr>
      </w:pPr>
      <w:r w:rsidRPr="00BE257F">
        <w:rPr>
          <w:rFonts w:eastAsia="Times New Roman" w:cs="Times New Roman"/>
          <w:sz w:val="22"/>
          <w:szCs w:val="22"/>
          <w:lang w:eastAsia="sv-SE"/>
        </w:rPr>
        <w:t>Analys</w:t>
      </w:r>
      <w:r w:rsidR="004C158E" w:rsidRPr="00BE257F">
        <w:rPr>
          <w:rFonts w:eastAsia="Times New Roman" w:cs="Times New Roman"/>
          <w:sz w:val="22"/>
          <w:szCs w:val="22"/>
          <w:lang w:eastAsia="sv-SE"/>
        </w:rPr>
        <w:t xml:space="preserve"> av DIM’s modellelement</w:t>
      </w:r>
    </w:p>
    <w:p w14:paraId="17D3C8D9" w14:textId="2EBD9784"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Utformning av</w:t>
      </w:r>
      <w:r w:rsidR="004C158E" w:rsidRPr="00BE257F">
        <w:rPr>
          <w:rFonts w:eastAsia="Times New Roman" w:cs="Times New Roman"/>
          <w:sz w:val="22"/>
          <w:szCs w:val="22"/>
          <w:lang w:eastAsia="sv-SE"/>
        </w:rPr>
        <w:t xml:space="preserve"> formulär</w:t>
      </w:r>
      <w:r w:rsidRPr="00BE257F">
        <w:rPr>
          <w:rFonts w:eastAsia="Times New Roman" w:cs="Times New Roman"/>
          <w:sz w:val="22"/>
          <w:szCs w:val="22"/>
          <w:lang w:eastAsia="sv-SE"/>
        </w:rPr>
        <w:t>et</w:t>
      </w:r>
    </w:p>
    <w:p w14:paraId="32CCD837" w14:textId="0EB6E5F8"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Sammanställning av</w:t>
      </w:r>
      <w:r w:rsidR="004C158E" w:rsidRPr="00BE257F">
        <w:rPr>
          <w:rFonts w:eastAsia="Times New Roman" w:cs="Times New Roman"/>
          <w:sz w:val="22"/>
          <w:szCs w:val="22"/>
          <w:lang w:eastAsia="sv-SE"/>
        </w:rPr>
        <w:t xml:space="preserve"> påståenden</w:t>
      </w:r>
    </w:p>
    <w:p w14:paraId="778F9656" w14:textId="2ED651A3" w:rsidR="004C158E" w:rsidRPr="00BE257F" w:rsidRDefault="0089551B" w:rsidP="004C158E">
      <w:pPr>
        <w:pStyle w:val="Kommentarer"/>
        <w:numPr>
          <w:ilvl w:val="0"/>
          <w:numId w:val="22"/>
        </w:numPr>
        <w:rPr>
          <w:sz w:val="22"/>
          <w:szCs w:val="22"/>
        </w:rPr>
      </w:pPr>
      <w:r w:rsidRPr="00BE257F">
        <w:rPr>
          <w:sz w:val="22"/>
          <w:szCs w:val="22"/>
        </w:rPr>
        <w:t>U</w:t>
      </w:r>
      <w:r w:rsidR="004C158E" w:rsidRPr="00BE257F">
        <w:rPr>
          <w:sz w:val="22"/>
          <w:szCs w:val="22"/>
        </w:rPr>
        <w:t>tvär</w:t>
      </w:r>
      <w:r w:rsidRPr="00BE257F">
        <w:rPr>
          <w:sz w:val="22"/>
          <w:szCs w:val="22"/>
        </w:rPr>
        <w:t>deringen</w:t>
      </w:r>
    </w:p>
    <w:p w14:paraId="3ECB580F" w14:textId="33A4E1B1" w:rsidR="00183881" w:rsidRPr="00BE257F" w:rsidRDefault="00183881" w:rsidP="004C158E">
      <w:pPr>
        <w:pStyle w:val="Kommentarer"/>
        <w:numPr>
          <w:ilvl w:val="0"/>
          <w:numId w:val="22"/>
        </w:numPr>
        <w:rPr>
          <w:sz w:val="22"/>
          <w:szCs w:val="22"/>
        </w:rPr>
      </w:pPr>
      <w:r w:rsidRPr="00BE257F">
        <w:rPr>
          <w:sz w:val="22"/>
          <w:szCs w:val="22"/>
        </w:rPr>
        <w:t>Analys</w:t>
      </w:r>
    </w:p>
    <w:p w14:paraId="254AD643" w14:textId="77777777" w:rsidR="004C158E" w:rsidRDefault="004C158E" w:rsidP="000B1921">
      <w:pPr>
        <w:tabs>
          <w:tab w:val="left" w:pos="1134"/>
        </w:tabs>
        <w:spacing w:line="480" w:lineRule="auto"/>
        <w:jc w:val="both"/>
        <w:rPr>
          <w:rFonts w:eastAsia="Times New Roman" w:cs="Times New Roman"/>
          <w:lang w:eastAsia="sv-SE"/>
        </w:rPr>
      </w:pPr>
    </w:p>
    <w:p w14:paraId="58B6265B" w14:textId="55EDC920" w:rsidR="00780A57" w:rsidRPr="009D27B3" w:rsidRDefault="001732AB"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Utifrån </w:t>
      </w:r>
      <w:r w:rsidR="0089551B">
        <w:rPr>
          <w:rFonts w:eastAsia="Times New Roman" w:cs="Times New Roman"/>
          <w:lang w:eastAsia="sv-SE"/>
        </w:rPr>
        <w:t xml:space="preserve">DIM’s </w:t>
      </w:r>
      <w:r>
        <w:rPr>
          <w:rFonts w:eastAsia="Times New Roman" w:cs="Times New Roman"/>
          <w:lang w:eastAsia="sv-SE"/>
        </w:rPr>
        <w:t xml:space="preserve">riktlinjer </w:t>
      </w:r>
      <w:r w:rsidR="00850895">
        <w:rPr>
          <w:rFonts w:eastAsia="Times New Roman" w:cs="Times New Roman"/>
          <w:lang w:eastAsia="sv-SE"/>
        </w:rPr>
        <w:t>sammanställde</w:t>
      </w:r>
      <w:r>
        <w:rPr>
          <w:rFonts w:eastAsia="Times New Roman" w:cs="Times New Roman"/>
          <w:lang w:eastAsia="sv-SE"/>
        </w:rPr>
        <w:t>s</w:t>
      </w:r>
      <w:r w:rsidR="00850895">
        <w:rPr>
          <w:rFonts w:eastAsia="Times New Roman" w:cs="Times New Roman"/>
          <w:lang w:eastAsia="sv-SE"/>
        </w:rPr>
        <w:t xml:space="preserve"> en samman</w:t>
      </w:r>
      <w:r>
        <w:rPr>
          <w:rFonts w:eastAsia="Times New Roman" w:cs="Times New Roman"/>
          <w:lang w:eastAsia="sv-SE"/>
        </w:rPr>
        <w:t>fattning av DIM’s modellelement</w:t>
      </w:r>
      <w:r w:rsidR="00FA6353">
        <w:rPr>
          <w:rFonts w:eastAsia="Times New Roman" w:cs="Times New Roman"/>
          <w:lang w:eastAsia="sv-SE"/>
        </w:rPr>
        <w:t xml:space="preserve"> (</w:t>
      </w:r>
      <w:r w:rsidR="00183881">
        <w:rPr>
          <w:rFonts w:eastAsia="Times New Roman" w:cs="Times New Roman"/>
          <w:lang w:eastAsia="sv-SE"/>
        </w:rPr>
        <w:t xml:space="preserve">Moment </w:t>
      </w:r>
      <w:r w:rsidR="00EF185B">
        <w:rPr>
          <w:rFonts w:eastAsia="Times New Roman" w:cs="Times New Roman"/>
          <w:lang w:eastAsia="sv-SE"/>
        </w:rPr>
        <w:t>1)</w:t>
      </w:r>
      <w:r w:rsidR="00183881">
        <w:rPr>
          <w:rFonts w:eastAsia="Times New Roman" w:cs="Times New Roman"/>
          <w:lang w:eastAsia="sv-SE"/>
        </w:rPr>
        <w:t xml:space="preserve">, </w:t>
      </w:r>
      <w:r w:rsidR="00FA6353">
        <w:rPr>
          <w:rFonts w:eastAsia="Times New Roman" w:cs="Times New Roman"/>
          <w:lang w:eastAsia="sv-SE"/>
        </w:rPr>
        <w:t>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Pr>
          <w:rFonts w:eastAsia="Times New Roman" w:cs="Times New Roman"/>
          <w:lang w:eastAsia="sv-SE"/>
        </w:rPr>
        <w:t xml:space="preserve">ärefter </w:t>
      </w:r>
      <w:r w:rsidR="00850895">
        <w:rPr>
          <w:rFonts w:eastAsia="Times New Roman" w:cs="Times New Roman"/>
          <w:lang w:eastAsia="sv-SE"/>
        </w:rPr>
        <w:t>utnyttjade</w:t>
      </w:r>
      <w:r>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w:t>
      </w:r>
      <w:r w:rsidR="00183881">
        <w:rPr>
          <w:rFonts w:eastAsia="Times New Roman" w:cs="Times New Roman"/>
          <w:lang w:eastAsia="sv-SE"/>
        </w:rPr>
        <w:t xml:space="preserve">Moment </w:t>
      </w:r>
      <w:r w:rsidR="0022514D">
        <w:rPr>
          <w:rFonts w:eastAsia="Times New Roman" w:cs="Times New Roman"/>
          <w:lang w:eastAsia="sv-SE"/>
        </w:rPr>
        <w:t>2</w:t>
      </w:r>
      <w:r w:rsidR="00183881">
        <w:rPr>
          <w:rFonts w:eastAsia="Times New Roman" w:cs="Times New Roman"/>
          <w:lang w:eastAsia="sv-SE"/>
        </w:rPr>
        <w:t xml:space="preserve">, </w:t>
      </w:r>
      <w:r w:rsidR="00E43D1C">
        <w:rPr>
          <w:rFonts w:eastAsia="Times New Roman" w:cs="Times New Roman"/>
          <w:lang w:eastAsia="sv-SE"/>
        </w:rPr>
        <w:t>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183881">
        <w:rPr>
          <w:rFonts w:eastAsia="Times New Roman" w:cs="Times New Roman"/>
          <w:lang w:eastAsia="sv-SE"/>
        </w:rPr>
        <w:t xml:space="preserve"> (Moment 3)</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B44EC">
        <w:rPr>
          <w:rFonts w:eastAsia="Times New Roman" w:cs="Times New Roman"/>
          <w:lang w:eastAsia="sv-SE"/>
        </w:rPr>
        <w:t>författaren av detta arbete</w:t>
      </w:r>
      <w:r w:rsidR="00850895">
        <w:rPr>
          <w:rFonts w:eastAsia="Times New Roman" w:cs="Times New Roman"/>
          <w:lang w:eastAsia="sv-SE"/>
        </w:rPr>
        <w:t xml:space="preserve"> med hjälp av de 17 påståendena</w:t>
      </w:r>
      <w:r w:rsidR="00183881">
        <w:rPr>
          <w:rFonts w:eastAsia="Times New Roman" w:cs="Times New Roman"/>
          <w:lang w:eastAsia="sv-SE"/>
        </w:rPr>
        <w:t xml:space="preserve"> (Moment 4)</w:t>
      </w:r>
      <w:r w:rsidR="00850895">
        <w:rPr>
          <w:rFonts w:eastAsia="Times New Roman" w:cs="Times New Roman"/>
          <w:lang w:eastAsia="sv-SE"/>
        </w:rPr>
        <w:t>.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element</w:t>
      </w:r>
      <w:r w:rsidR="00183881">
        <w:rPr>
          <w:rFonts w:eastAsia="Times New Roman" w:cs="Times New Roman"/>
          <w:lang w:eastAsia="sv-SE"/>
        </w:rPr>
        <w:t xml:space="preserve"> (Moment 5)</w:t>
      </w:r>
      <w:r w:rsidR="00850895">
        <w:rPr>
          <w:rFonts w:eastAsia="Times New Roman" w:cs="Times New Roman"/>
          <w:lang w:eastAsia="sv-SE"/>
        </w:rPr>
        <w:t xml:space="preserve">. </w:t>
      </w:r>
    </w:p>
    <w:p w14:paraId="650E9956" w14:textId="7B631B81" w:rsidR="00582DFC" w:rsidRPr="009B18DA" w:rsidRDefault="00850895" w:rsidP="009D27B3">
      <w:pPr>
        <w:pStyle w:val="Heading11"/>
      </w:pPr>
      <w:bookmarkStart w:id="10" w:name="_Toc391456184"/>
      <w:bookmarkStart w:id="11" w:name="_Toc401327940"/>
      <w:bookmarkEnd w:id="10"/>
      <w:r w:rsidRPr="00E43D1C">
        <w:t>Resultat</w:t>
      </w:r>
      <w:bookmarkEnd w:id="11"/>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218FDC8E"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 xml:space="preserve">att kartlägga hur </w:t>
      </w:r>
      <w:r w:rsidR="00796E42">
        <w:lastRenderedPageBreak/>
        <w:t>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 xml:space="preserve">som </w:t>
      </w:r>
      <w:r w:rsidR="002700E0">
        <w:t>ställdes under</w:t>
      </w:r>
      <w:r w:rsidR="000E3605">
        <w:t xml:space="preserve"> interv</w:t>
      </w:r>
      <w:r w:rsidR="006601B2">
        <w:t>ju</w:t>
      </w:r>
      <w:r w:rsidR="000E3605">
        <w:t>n och poängs</w:t>
      </w:r>
      <w:r w:rsidR="00E369F3">
        <w:t>attes</w:t>
      </w:r>
      <w:r w:rsidR="000E3605">
        <w:t xml:space="preserve"> </w:t>
      </w:r>
      <w:r w:rsidR="004B3714">
        <w:t xml:space="preserve">av personen som intervjuades </w:t>
      </w:r>
      <w:r w:rsidR="000E3605">
        <w:t xml:space="preserve">enligt </w:t>
      </w:r>
      <w:r w:rsidR="009B18DA">
        <w:t>en femgradig skala (Bilaga 2).</w:t>
      </w:r>
    </w:p>
    <w:p w14:paraId="651192ED" w14:textId="4F7AA10A" w:rsidR="00780A57" w:rsidRDefault="00047160" w:rsidP="00CA1731">
      <w:pPr>
        <w:spacing w:line="480" w:lineRule="auto"/>
        <w:jc w:val="both"/>
      </w:pPr>
      <w:r>
        <w:t xml:space="preserve"> </w:t>
      </w:r>
    </w:p>
    <w:p w14:paraId="5A761002" w14:textId="7D557D7D" w:rsidR="00E972C5" w:rsidRDefault="00850895" w:rsidP="00CA1731">
      <w:pPr>
        <w:spacing w:line="480" w:lineRule="auto"/>
        <w:jc w:val="both"/>
      </w:pPr>
      <w:r>
        <w:t>Resultat</w:t>
      </w:r>
      <w:r w:rsidR="00780A57">
        <w:t>et</w:t>
      </w:r>
      <w:r>
        <w:t xml:space="preserve"> från intervjun visar att DIM har genomsnittlig</w:t>
      </w:r>
      <w:r w:rsidR="00780A57">
        <w:t>t</w:t>
      </w:r>
      <w:r>
        <w:t xml:space="preserve"> högre poäng</w:t>
      </w:r>
      <w:r w:rsidR="00780A57">
        <w:t>,</w:t>
      </w:r>
      <w:r>
        <w:t xml:space="preserve"> med ett medelvärde på 4,5 poäng, jämfört med ATM (medelpoäng = 3) och KLM (medelpoäng = 4) (Figur </w:t>
      </w:r>
      <w:r w:rsidR="00786A7A">
        <w:t>2</w:t>
      </w:r>
      <w:r>
        <w:t>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Grade</w:t>
      </w:r>
      <w:r w:rsidR="00A835E8">
        <w:t>s</w:t>
      </w:r>
      <w:r>
        <w:t xml:space="preserve"> pedagogik</w:t>
      </w:r>
      <w:r w:rsidR="00B61255">
        <w:t xml:space="preserve"> av de analyserade modellerna </w:t>
      </w:r>
      <w:r w:rsidR="00786A7A">
        <w:t>(Figur 2</w:t>
      </w:r>
      <w:r>
        <w:t>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w:t>
      </w:r>
      <w:r w:rsidR="00E369F3">
        <w:t>en</w:t>
      </w:r>
      <w:r w:rsidR="00A80803">
        <w:t xml:space="preserve"> i </w:t>
      </w:r>
      <w:r w:rsidR="00780A57">
        <w:t xml:space="preserve">samtliga </w:t>
      </w:r>
      <w:r w:rsidR="00786A7A">
        <w:t>fall (Figur 2</w:t>
      </w:r>
      <w:r w:rsidR="00A80803">
        <w:t>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lastRenderedPageBreak/>
        <w:drawing>
          <wp:inline distT="0" distB="0" distL="0" distR="0" wp14:anchorId="2F3806C5" wp14:editId="648758C4">
            <wp:extent cx="5760719" cy="3316798"/>
            <wp:effectExtent l="0" t="0" r="5715"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19" cy="3316798"/>
                    </a:xfrm>
                    <a:prstGeom prst="rect">
                      <a:avLst/>
                    </a:prstGeom>
                  </pic:spPr>
                </pic:pic>
              </a:graphicData>
            </a:graphic>
          </wp:inline>
        </w:drawing>
      </w:r>
    </w:p>
    <w:p w14:paraId="1762915B" w14:textId="1DFFDAF5"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C04501">
        <w:rPr>
          <w:b/>
          <w:noProof/>
        </w:rPr>
        <w:t>2</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4BB19EDC" w14:textId="77777777" w:rsidR="00E45207" w:rsidRDefault="00E45207" w:rsidP="009D27B3">
      <w:pPr>
        <w:spacing w:line="360" w:lineRule="auto"/>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7417852A"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043AE1">
        <w:t xml:space="preserve"> I</w:t>
      </w:r>
      <w:r w:rsidR="008B2D29">
        <w:t>nledningsvis</w:t>
      </w:r>
      <w:r w:rsidR="00043AE1">
        <w:t xml:space="preserve"> utförde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w:t>
      </w:r>
      <w:r w:rsidR="00786A7A">
        <w:t>edelpoäng = 2,2 och 1,5; Figur 3</w:t>
      </w:r>
      <w:r w:rsidR="0054444D">
        <w:t>a)</w:t>
      </w:r>
      <w:r w:rsidR="00850895">
        <w:t>.</w:t>
      </w:r>
      <w:r w:rsidR="00213FB2">
        <w:t xml:space="preserve"> </w:t>
      </w:r>
      <w:r w:rsidR="00D808DD">
        <w:t>Dessa resultat betecknar Grades förmågor att presentera information och meningen bakom kursen till studente</w:t>
      </w:r>
      <w:r w:rsidR="00043AE1">
        <w:t>rna</w:t>
      </w:r>
      <w:r w:rsidR="00D808DD">
        <w:t xml:space="preserve"> och samtidigt understödja deras lärande genom sammanfattningar </w:t>
      </w:r>
      <w:r w:rsidR="0048422A">
        <w:t xml:space="preserve">av materialet </w:t>
      </w:r>
      <w:r w:rsidR="00D808DD">
        <w:t xml:space="preserve">och övningar. </w:t>
      </w:r>
      <w:r w:rsidR="00234C76">
        <w:t>Samtidigt visar resultatet generellt s</w:t>
      </w:r>
      <w:r w:rsidR="00043AE1">
        <w:t>e</w:t>
      </w:r>
      <w:r w:rsidR="00234C76">
        <w:t xml:space="preserve">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136DCA14" w:rsidR="00D45847" w:rsidRDefault="00E91509" w:rsidP="00CA1731">
      <w:pPr>
        <w:spacing w:line="480" w:lineRule="auto"/>
        <w:jc w:val="both"/>
      </w:pPr>
      <w:r>
        <w:lastRenderedPageBreak/>
        <w:t xml:space="preserve">För att få en djupare </w:t>
      </w:r>
      <w:r w:rsidR="00043AE1">
        <w:t>in</w:t>
      </w:r>
      <w:r>
        <w:t>blick inom Grades prestanda i varje fas, dela</w:t>
      </w:r>
      <w:r w:rsidR="002700E0">
        <w:t>des</w:t>
      </w:r>
      <w:r>
        <w:t xml:space="preserve"> de erhållna poäng</w:t>
      </w:r>
      <w:r w:rsidR="00043AE1">
        <w:t>en</w:t>
      </w:r>
      <w:r w:rsidR="002700E0">
        <w:t xml:space="preserve"> upp</w:t>
      </w:r>
      <w:r>
        <w:t xml:space="preserve"> utefter varje</w:t>
      </w:r>
      <w:r w:rsidR="00694336">
        <w:t xml:space="preserve">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786A7A">
        <w:t>Figur 3</w:t>
      </w:r>
      <w:r w:rsidR="00850895">
        <w:t xml:space="preserve">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786A7A">
        <w:t>) (Figur 3</w:t>
      </w:r>
      <w:r w:rsidR="00850895">
        <w:t xml:space="preserve">b). </w:t>
      </w:r>
      <w:r w:rsidR="006814B9">
        <w:t>De</w:t>
      </w:r>
      <w:r w:rsidR="00227C61">
        <w:t xml:space="preserve"> lägre resultate</w:t>
      </w:r>
      <w:r w:rsidR="00043AE1">
        <w:t>n</w:t>
      </w:r>
      <w:r w:rsidR="00227C61">
        <w:t xml:space="preserve"> i</w:t>
      </w:r>
      <w:r w:rsidR="00043AE1">
        <w:t xml:space="preserve"> elementen</w:t>
      </w:r>
      <w:r w:rsidR="00227C61">
        <w:t xml:space="preserve"> </w:t>
      </w:r>
      <w:r w:rsidR="00227C61">
        <w:rPr>
          <w:i/>
        </w:rPr>
        <w:t>Självständiga övningar</w:t>
      </w:r>
      <w:r w:rsidR="00227C61">
        <w:t xml:space="preserve"> och </w:t>
      </w:r>
      <w:r w:rsidR="00227C61">
        <w:rPr>
          <w:i/>
        </w:rPr>
        <w:t>Periodisk Övervakning</w:t>
      </w:r>
      <w:r w:rsidR="00227C61">
        <w:t xml:space="preserve"> grundades i </w:t>
      </w:r>
      <w:r w:rsidR="00DC7A9B">
        <w:t>att Grade inte lägger någo</w:t>
      </w:r>
      <w:r w:rsidR="00043AE1">
        <w:t>n</w:t>
      </w:r>
      <w:r w:rsidR="00DC7A9B">
        <w:t xml:space="preserve"> större </w:t>
      </w:r>
      <w:r w:rsidR="00043AE1">
        <w:t>vikt</w:t>
      </w:r>
      <w:r w:rsidR="00DC7A9B">
        <w:t xml:space="preserve"> </w:t>
      </w:r>
      <w:r w:rsidR="00043AE1">
        <w:t>vid</w:t>
      </w:r>
      <w:r w:rsidR="00DC7A9B">
        <w:t xml:space="preserve">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w:t>
      </w:r>
      <w:r w:rsidR="00043AE1">
        <w:t xml:space="preserve">på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w:t>
      </w:r>
      <w:r w:rsidR="00043AE1">
        <w:t>ågt</w:t>
      </w:r>
      <w:r w:rsidR="00521970">
        <w:t xml:space="preserv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043AE1">
        <w:t xml:space="preserve"> Fasen</w:t>
      </w:r>
      <w:r w:rsidR="00227C61">
        <w:t xml:space="preserve"> </w:t>
      </w:r>
      <w:r w:rsidR="00850895">
        <w:rPr>
          <w:i/>
        </w:rPr>
        <w:t>Övervakning och Återkoppling</w:t>
      </w:r>
      <w:r w:rsidR="00850895">
        <w:t xml:space="preserve"> innehåller elementet </w:t>
      </w:r>
      <w:r w:rsidR="00850895">
        <w:rPr>
          <w:i/>
        </w:rPr>
        <w:t>Ledtrådar och Uppmaningar</w:t>
      </w:r>
      <w:r w:rsidR="00850895">
        <w:t xml:space="preserve"> </w:t>
      </w:r>
      <w:r w:rsidR="00882330">
        <w:t>som visade</w:t>
      </w:r>
      <w:r w:rsidR="00850895">
        <w:t xml:space="preserve"> ett lågt resultat (medelpoäng = 0,6), däremot</w:t>
      </w:r>
      <w:r w:rsidR="00043AE1">
        <w:t xml:space="preserve"> räddas</w:t>
      </w:r>
      <w:r w:rsidR="00850895">
        <w:t xml:space="preserve"> </w:t>
      </w:r>
      <w:r w:rsidR="00971948">
        <w:t>fasens medelvärde</w:t>
      </w:r>
      <w:r w:rsidR="00A61540">
        <w:t xml:space="preserve"> delvis</w:t>
      </w:r>
      <w:r w:rsidR="00850895">
        <w:t xml:space="preserve"> av att elementet </w:t>
      </w:r>
      <w:r w:rsidR="00850895">
        <w:rPr>
          <w:i/>
        </w:rPr>
        <w:t>Support</w:t>
      </w:r>
      <w:r w:rsidR="00850895">
        <w:t xml:space="preserve"> har ett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9AE903C"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C04501">
        <w:rPr>
          <w:b/>
          <w:noProof/>
        </w:rPr>
        <w:t>3</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6C0620FE"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C27C1">
        <w:t>t</w:t>
      </w:r>
      <w:r w:rsidR="00DE1202">
        <w:t xml:space="preserve"> slumpmässig</w:t>
      </w:r>
      <w:r w:rsidR="00DC27C1">
        <w:t>t</w:t>
      </w:r>
      <w:r w:rsidR="00DE1202">
        <w:t xml:space="preserve">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 xml:space="preserve">kan påverka hur </w:t>
      </w:r>
      <w:r w:rsidR="00DC27C1">
        <w:t>väl</w:t>
      </w:r>
      <w:r w:rsidR="00590E58">
        <w:t>anpassad</w:t>
      </w:r>
      <w:r w:rsidR="005A03C6">
        <w:t xml:space="preserve"> DIM är</w:t>
      </w:r>
      <w:r w:rsidR="003A5A58">
        <w:t xml:space="preserve"> </w:t>
      </w:r>
      <w:r w:rsidR="00DC27C1">
        <w:t>för</w:t>
      </w:r>
      <w:r w:rsidR="003A5A58">
        <w:t xml:space="preserve">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EF771B">
        <w:t>(Figur 4</w:t>
      </w:r>
      <w:r w:rsidR="00850895">
        <w:t xml:space="preserve">a). </w:t>
      </w:r>
      <w:r w:rsidR="0051725C">
        <w:t>Den minimala spridning</w:t>
      </w:r>
      <w:r w:rsidR="00694336">
        <w:t>en</w:t>
      </w:r>
      <w:r w:rsidR="009462CB">
        <w:t xml:space="preserve"> indikerar</w:t>
      </w:r>
      <w:r w:rsidR="00377747" w:rsidRPr="00377747">
        <w:t xml:space="preserve"> att DIM är lika lämplig för </w:t>
      </w:r>
      <w:r w:rsidR="00DC27C1">
        <w:t>samtliga</w:t>
      </w:r>
      <w:r w:rsidR="00377747" w:rsidRPr="00377747">
        <w:t xml:space="preserve"> kurser som </w:t>
      </w:r>
      <w:r w:rsidR="00DC27C1">
        <w:t>granskats</w:t>
      </w:r>
      <w:r w:rsidR="00377747" w:rsidRPr="00377747">
        <w:t xml:space="preserve"> och </w:t>
      </w:r>
      <w:r w:rsidR="0089225C">
        <w:t xml:space="preserve">antyder </w:t>
      </w:r>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4194EE20"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EF771B">
        <w:t>Figur 4</w:t>
      </w:r>
      <w:r w:rsidR="00BC4C28">
        <w:t xml:space="preserve">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w:t>
      </w:r>
      <w:r w:rsidR="00DC27C1">
        <w:t>samtliga</w:t>
      </w:r>
      <w:r w:rsidR="00DF3880">
        <w:t xml:space="preserve"> kurs</w:t>
      </w:r>
      <w:r w:rsidR="00DC27C1">
        <w:t>er</w:t>
      </w:r>
      <w:r w:rsidR="00DF3880">
        <w:t xml:space="preserve">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w:t>
      </w:r>
      <w:r w:rsidR="002700E0">
        <w:t xml:space="preserve">variation i </w:t>
      </w:r>
      <w:r>
        <w:t xml:space="preserve">implementation av de </w:t>
      </w:r>
      <w:r w:rsidR="00DF3880">
        <w:t>pedagogiska</w:t>
      </w:r>
      <w:r>
        <w:t xml:space="preserve"> principer</w:t>
      </w:r>
      <w:r w:rsidR="00D90862">
        <w:t xml:space="preserve">na som </w:t>
      </w:r>
      <w:r w:rsidR="00DC27C1">
        <w:t>används</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2" w:name="_Toc489811950"/>
      <w:bookmarkStart w:id="13"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468140AE"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C04501">
        <w:rPr>
          <w:b/>
          <w:noProof/>
        </w:rPr>
        <w:t>4</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2"/>
      <w:bookmarkEnd w:id="13"/>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14" w:name="_Toc391456185"/>
      <w:bookmarkStart w:id="15" w:name="_Toc401327941"/>
      <w:bookmarkEnd w:id="14"/>
      <w:r w:rsidRPr="004E58AD">
        <w:t>Diskussion</w:t>
      </w:r>
      <w:bookmarkEnd w:id="15"/>
    </w:p>
    <w:p w14:paraId="6D0F922C" w14:textId="2F72D1F3"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 </w:t>
      </w:r>
      <w:r w:rsidR="00A71251">
        <w:t xml:space="preserve">strategi </w:t>
      </w:r>
      <w:r w:rsidR="008D175A">
        <w:t xml:space="preserve">för att </w:t>
      </w:r>
      <w:r w:rsidR="00DC27C1">
        <w:t>ytterligare strukturera</w:t>
      </w:r>
      <w:r w:rsidR="00DC27C1" w:rsidDel="00DC27C1">
        <w:t xml:space="preserve"> </w:t>
      </w:r>
      <w:r w:rsidR="008D175A">
        <w:t>deras</w:t>
      </w:r>
      <w:r w:rsidR="00C21DDA" w:rsidRPr="00C84F64">
        <w:t xml:space="preserve"> pedagogik</w:t>
      </w:r>
      <w:r w:rsidR="00A71251">
        <w:t>.</w:t>
      </w:r>
      <w:r w:rsidR="0025108E">
        <w:t xml:space="preserve"> Syftet var att förstå vilken modell från de pedagogiska perspektiven (Associativ, Kognitiv och Sociokulturellt) som passar bäst in med Grades pedagogiska riktlinjer</w:t>
      </w:r>
      <w:r w:rsidR="006764D6">
        <w:t>.</w:t>
      </w:r>
      <w:r w:rsidR="00EB4251">
        <w:t xml:space="preserve"> </w:t>
      </w:r>
      <w:r w:rsidR="00231746">
        <w:t xml:space="preserve">För att undersöka detta </w:t>
      </w:r>
      <w:r w:rsidR="0025108E" w:rsidRPr="00713E7C">
        <w:rPr>
          <w:rFonts w:cs="Times New Roman"/>
        </w:rPr>
        <w:t>jämförde</w:t>
      </w:r>
      <w:r w:rsidR="0025108E">
        <w:rPr>
          <w:rFonts w:cs="Times New Roman"/>
        </w:rPr>
        <w:t>s</w:t>
      </w:r>
      <w:r w:rsidR="0025108E" w:rsidRPr="00713E7C">
        <w:rPr>
          <w:rFonts w:cs="Times New Roman"/>
        </w:rPr>
        <w:t xml:space="preserve"> Grades nuvarande pedagogiska </w:t>
      </w:r>
      <w:r w:rsidR="0025108E">
        <w:rPr>
          <w:rFonts w:cs="Times New Roman"/>
        </w:rPr>
        <w:t>riktlinjer</w:t>
      </w:r>
      <w:r w:rsidR="0025108E" w:rsidRPr="00713E7C">
        <w:rPr>
          <w:rFonts w:cs="Times New Roman"/>
        </w:rPr>
        <w:t xml:space="preserve"> med en representativ modell (DIM, KLM, ATM) från vart och ett av de tre pedagogiska perspekti</w:t>
      </w:r>
      <w:r w:rsidR="0025108E">
        <w:rPr>
          <w:rFonts w:cs="Times New Roman"/>
        </w:rPr>
        <w:t xml:space="preserve">ven. </w:t>
      </w:r>
      <w:r w:rsidR="000C1D43">
        <w:t xml:space="preserve">Resultatet visade att </w:t>
      </w:r>
      <w:r w:rsidR="00E45207">
        <w:t xml:space="preserve">DIM och, följaktligen, </w:t>
      </w:r>
      <w:r w:rsidR="000C1D43">
        <w:t xml:space="preserve">det </w:t>
      </w:r>
      <w:r w:rsidR="00FC2E6B">
        <w:t>A</w:t>
      </w:r>
      <w:r w:rsidR="000C1D43">
        <w:t xml:space="preserve">ssociativa perspektivet var lämpligast för att </w:t>
      </w:r>
      <w:r w:rsidR="0025108E">
        <w:t xml:space="preserve">passa in med </w:t>
      </w:r>
      <w:r w:rsidR="000C1D43">
        <w:t xml:space="preserve">Grades pedagogiska </w:t>
      </w:r>
      <w:r w:rsidR="006D6C38">
        <w:t>riktlinjer</w:t>
      </w:r>
      <w:r w:rsidR="006764D6">
        <w:t xml:space="preserve">. </w:t>
      </w:r>
      <w:r w:rsidR="008B0888">
        <w:t xml:space="preserve">Studien </w:t>
      </w:r>
      <w:r w:rsidR="00370975">
        <w:t xml:space="preserve">har </w:t>
      </w:r>
      <w:r w:rsidR="007C7CD3">
        <w:t xml:space="preserve">likväl </w:t>
      </w:r>
      <w:r w:rsidR="00370975">
        <w:t xml:space="preserve">syftat </w:t>
      </w:r>
      <w:r w:rsidR="007C7CD3">
        <w:t>till</w:t>
      </w:r>
      <w:r w:rsidR="008B0888">
        <w:t xml:space="preserve"> att förs</w:t>
      </w:r>
      <w:r w:rsidR="007C7CD3">
        <w:t>tå vilka för och- nackdelar</w:t>
      </w:r>
      <w:r w:rsidR="00DC27C1">
        <w:t xml:space="preserve"> som</w:t>
      </w:r>
      <w:r w:rsidR="007C7CD3">
        <w:t xml:space="preserve"> </w:t>
      </w:r>
      <w:r w:rsidR="00E45207">
        <w:t xml:space="preserve">finns i </w:t>
      </w:r>
      <w:r w:rsidR="007C7CD3">
        <w:t>Grade</w:t>
      </w:r>
      <w:r w:rsidR="00E45207">
        <w:t>s</w:t>
      </w:r>
      <w:r w:rsidR="007C7CD3">
        <w:t xml:space="preserve"> </w:t>
      </w:r>
      <w:r w:rsidR="008B0888">
        <w:t xml:space="preserve">befintliga pedagogiska </w:t>
      </w:r>
      <w:r w:rsidR="007C7CD3">
        <w:t>riktlinjerna</w:t>
      </w:r>
      <w:r w:rsidR="008B0888">
        <w:t xml:space="preserve"> och </w:t>
      </w:r>
      <w:r w:rsidR="007C7CD3">
        <w:t>därmed</w:t>
      </w:r>
      <w:r w:rsidR="008B0888">
        <w:t xml:space="preserve"> utvärderades fyra av Grades tidigare kurser enligt DIM’s riktlinjer. </w:t>
      </w:r>
      <w:r w:rsidR="00E45207">
        <w:t>Resultatet 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DC27C1">
        <w:t xml:space="preserve">främst </w:t>
      </w:r>
      <w:r w:rsidR="00F358E4">
        <w:t xml:space="preserve">skulle </w:t>
      </w:r>
      <w:r w:rsidR="00D54813">
        <w:t>bidra</w:t>
      </w:r>
      <w:r w:rsidR="00AC7484">
        <w:t xml:space="preserve"> 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AC7432F" w14:textId="418A5BB5" w:rsidR="002700E0" w:rsidRDefault="00564255" w:rsidP="00CA1731">
      <w:pPr>
        <w:spacing w:line="480" w:lineRule="auto"/>
        <w:jc w:val="both"/>
      </w:pPr>
      <w:r>
        <w:t xml:space="preserve">I </w:t>
      </w:r>
      <w:r w:rsidR="00AB703B">
        <w:t>denn</w:t>
      </w:r>
      <w:r w:rsidR="006607E1">
        <w:t xml:space="preserve">a </w:t>
      </w:r>
      <w:r>
        <w:t>studie utnyttjades en</w:t>
      </w:r>
      <w:r w:rsidR="005F5F47">
        <w:t xml:space="preserve"> strukturerad</w:t>
      </w:r>
      <w:r>
        <w:t xml:space="preserve"> intervju för att uppnå </w:t>
      </w:r>
      <w:r w:rsidR="00AB703B">
        <w:t>ett</w:t>
      </w:r>
      <w:r w:rsidR="006607E1">
        <w:t xml:space="preserve"> av studiens</w:t>
      </w:r>
      <w:r>
        <w:t xml:space="preserve"> mål. Intervjun bestod av ett flertal frågor för varje modell-fas där varje fråga motsvarade en av de representativa modellerna. Med intervjusvaren kunde Grades nuvarande pedagogiska riktlinjer kartläggas på de tre representativa modeller</w:t>
      </w:r>
      <w:r w:rsidR="00DC27C1">
        <w:t>na</w:t>
      </w:r>
      <w:r>
        <w:t xml:space="preserve"> och, i och med det, kunde det mest passande </w:t>
      </w:r>
      <w:r w:rsidR="001A2E41">
        <w:t>perspektiv</w:t>
      </w:r>
      <w:r w:rsidR="00047160">
        <w:t>et</w:t>
      </w:r>
      <w:r>
        <w:t xml:space="preserve"> för Grades nuvarande pedagogiska riktlinjer </w:t>
      </w:r>
      <w:r w:rsidR="00DC27C1">
        <w:t>identifieras</w:t>
      </w:r>
      <w:r>
        <w:t xml:space="preserve">. </w:t>
      </w:r>
      <w:r w:rsidR="007430EC">
        <w:t xml:space="preserve">Denna strategi speglar strategin från tidigare studier </w:t>
      </w:r>
      <w:r w:rsidR="00DC27C1">
        <w:t>som syftat</w:t>
      </w:r>
      <w:r w:rsidR="007430EC">
        <w:t xml:space="preserve"> </w:t>
      </w:r>
      <w:r w:rsidR="00047160">
        <w:t xml:space="preserve">till </w:t>
      </w:r>
      <w:r>
        <w:t xml:space="preserve">att kartlägga individuella pedagogiska modeller </w:t>
      </w:r>
      <w:r w:rsidR="002700E0">
        <w:t>enligt</w:t>
      </w:r>
      <w:r>
        <w:t xml:space="preserve"> de olika pedagogiska perspektiven</w:t>
      </w:r>
      <w:r w:rsidR="007430EC">
        <w:t xml:space="preserve"> </w:t>
      </w:r>
      <w:r w:rsidR="007430EC" w:rsidRPr="00674AA9">
        <w:t>(</w:t>
      </w:r>
      <w:r w:rsidR="007430EC" w:rsidRPr="00674AA9">
        <w:fldChar w:fldCharType="begin"/>
      </w:r>
      <w:r w:rsidR="00F81DA7" w:rsidRPr="00674AA9">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7430EC" w:rsidRPr="00674AA9">
        <w:fldChar w:fldCharType="separate"/>
      </w:r>
      <w:r w:rsidR="007430EC" w:rsidRPr="00674AA9">
        <w:t>Mayes &amp; de Freitas, 2004)</w:t>
      </w:r>
      <w:r w:rsidR="007430EC" w:rsidRPr="00674AA9">
        <w:fldChar w:fldCharType="end"/>
      </w:r>
      <w:r w:rsidRPr="00674AA9">
        <w:t xml:space="preserve">. </w:t>
      </w:r>
      <w:r>
        <w:t xml:space="preserve">I </w:t>
      </w:r>
      <w:r w:rsidR="00A33BE8">
        <w:t xml:space="preserve">Mayes </w:t>
      </w:r>
      <w:r w:rsidR="0034202E">
        <w:t>&amp;</w:t>
      </w:r>
      <w:r w:rsidR="00A33BE8">
        <w:t xml:space="preserve"> de Freitas </w:t>
      </w:r>
      <w:r>
        <w:t xml:space="preserve">studie </w:t>
      </w:r>
      <w:r w:rsidR="00EB647C">
        <w:t>är varje perspektiv representerat</w:t>
      </w:r>
      <w:r>
        <w:t xml:space="preserve"> av en fråga</w:t>
      </w:r>
      <w:r w:rsidR="0034202E">
        <w:t>.</w:t>
      </w:r>
      <w:r>
        <w:t xml:space="preserve"> </w:t>
      </w:r>
      <w:r w:rsidR="0034202E">
        <w:t>G</w:t>
      </w:r>
      <w:r>
        <w:t xml:space="preserve">enom att analysera vilken fråga </w:t>
      </w:r>
      <w:r w:rsidR="00EB647C">
        <w:t xml:space="preserve">som </w:t>
      </w:r>
      <w:r>
        <w:t xml:space="preserve">bäst </w:t>
      </w:r>
      <w:r w:rsidR="001A2E41">
        <w:t>karaktär</w:t>
      </w:r>
      <w:r w:rsidR="00A33BE8">
        <w:t>iserar</w:t>
      </w:r>
      <w:r>
        <w:t xml:space="preserve"> </w:t>
      </w:r>
      <w:r w:rsidR="005C096D">
        <w:t>en specifik modell</w:t>
      </w:r>
      <w:r w:rsidR="0034202E">
        <w:t xml:space="preserve"> kunde de</w:t>
      </w:r>
      <w:r w:rsidR="00604187">
        <w:t xml:space="preserve"> förstå vilket</w:t>
      </w:r>
      <w:r>
        <w:t xml:space="preserve"> perspektiv modellen </w:t>
      </w:r>
      <w:r w:rsidR="00EB647C">
        <w:t>korresponderar bäst med</w:t>
      </w:r>
      <w:r>
        <w:t>.</w:t>
      </w:r>
      <w:r w:rsidR="006605E3">
        <w:t xml:space="preserve"> Jämfört med Mayes &amp; de Freitas, hade strategi</w:t>
      </w:r>
      <w:r w:rsidR="00DC27C1">
        <w:t>n</w:t>
      </w:r>
      <w:r w:rsidR="006605E3">
        <w:t xml:space="preserve"> som användes i denna studie fördel</w:t>
      </w:r>
      <w:r w:rsidR="00C14F1C">
        <w:t>en</w:t>
      </w:r>
      <w:r w:rsidR="006605E3">
        <w:t xml:space="preserve"> att </w:t>
      </w:r>
      <w:r w:rsidR="00C14F1C">
        <w:t xml:space="preserve">använda </w:t>
      </w:r>
      <w:r w:rsidR="006605E3">
        <w:t xml:space="preserve">ett flertal frågor per perspektiv, vilket ger ett mer </w:t>
      </w:r>
      <w:r w:rsidR="00C14F1C">
        <w:t xml:space="preserve">nyanserat </w:t>
      </w:r>
      <w:r w:rsidR="006605E3">
        <w:t xml:space="preserve">resultat. I och med att denna studie representerar varje </w:t>
      </w:r>
      <w:r w:rsidR="0034202E">
        <w:t xml:space="preserve">pedagogiskt </w:t>
      </w:r>
      <w:r w:rsidR="006605E3">
        <w:t>perspektiv med en modell</w:t>
      </w:r>
      <w:r w:rsidR="0034202E">
        <w:t xml:space="preserve"> från perspektivet</w:t>
      </w:r>
      <w:r w:rsidR="006605E3">
        <w:t xml:space="preserve">, har </w:t>
      </w:r>
      <w:r w:rsidR="0088041B">
        <w:t>studien</w:t>
      </w:r>
      <w:r w:rsidR="006605E3">
        <w:t xml:space="preserve"> också möjlighet att direkt identifiera en </w:t>
      </w:r>
      <w:r w:rsidR="00AA51AE">
        <w:t>möjlig</w:t>
      </w:r>
      <w:r w:rsidR="006605E3">
        <w:t xml:space="preserve"> modell som skulle kunna implementeras i företaget. </w:t>
      </w:r>
    </w:p>
    <w:p w14:paraId="10B16549" w14:textId="77777777" w:rsidR="002700E0" w:rsidRDefault="002700E0" w:rsidP="00CA1731">
      <w:pPr>
        <w:spacing w:line="480" w:lineRule="auto"/>
        <w:jc w:val="both"/>
      </w:pPr>
    </w:p>
    <w:p w14:paraId="23819B53" w14:textId="00874F3B" w:rsidR="00AC7484" w:rsidRPr="00802217" w:rsidRDefault="006607E1" w:rsidP="00CA1731">
      <w:pPr>
        <w:spacing w:line="480" w:lineRule="auto"/>
        <w:jc w:val="both"/>
        <w:rPr>
          <w:rFonts w:cs="Times New Roman"/>
        </w:rPr>
      </w:pPr>
      <w:r>
        <w:rPr>
          <w:rFonts w:cs="Times New Roman"/>
        </w:rPr>
        <w:t>E</w:t>
      </w:r>
      <w:r w:rsidR="00C14F1C">
        <w:rPr>
          <w:rFonts w:cs="Times New Roman"/>
        </w:rPr>
        <w:t>n</w:t>
      </w:r>
      <w:r>
        <w:rPr>
          <w:rFonts w:cs="Times New Roman"/>
        </w:rPr>
        <w:t xml:space="preserve"> alternativ forskningsmetod skulle kunna vara att använda en enkät för att utvinna en större bredd på informationsflödet</w:t>
      </w:r>
      <w:r>
        <w:t xml:space="preserve">, </w:t>
      </w:r>
      <w:r>
        <w:rPr>
          <w:rFonts w:cs="Times New Roman"/>
        </w:rPr>
        <w:t xml:space="preserve">eftersom fler </w:t>
      </w:r>
      <w:r>
        <w:t xml:space="preserve">frågor </w:t>
      </w:r>
      <w:r>
        <w:rPr>
          <w:rFonts w:cs="Times New Roman"/>
        </w:rPr>
        <w:t xml:space="preserve">kan ställas till flera personer. Dock </w:t>
      </w:r>
      <w:r w:rsidR="00C14F1C">
        <w:rPr>
          <w:rFonts w:cs="Times New Roman"/>
        </w:rPr>
        <w:t>ökar</w:t>
      </w:r>
      <w:r>
        <w:rPr>
          <w:rFonts w:cs="Times New Roman"/>
        </w:rPr>
        <w:t xml:space="preserve"> risken för missförstånd av fråg</w:t>
      </w:r>
      <w:r w:rsidR="00C14F1C">
        <w:rPr>
          <w:rFonts w:cs="Times New Roman"/>
        </w:rPr>
        <w:t>orna</w:t>
      </w:r>
      <w:r>
        <w:rPr>
          <w:rFonts w:cs="Times New Roman"/>
        </w:rPr>
        <w:t xml:space="preserve">, eftersom det inte finns någon chans för vidare förklaringar. </w:t>
      </w:r>
      <w:r w:rsidR="00C14F1C">
        <w:rPr>
          <w:rFonts w:cs="Times New Roman"/>
          <w:color w:val="353535"/>
        </w:rPr>
        <w:t>Trots att</w:t>
      </w:r>
      <w:r>
        <w:rPr>
          <w:rFonts w:cs="Times New Roman"/>
          <w:color w:val="353535"/>
        </w:rPr>
        <w:t xml:space="preserve"> en intervju bedömdes vara den mest lämpliga metoden, </w:t>
      </w:r>
      <w:r w:rsidRPr="001E114D">
        <w:rPr>
          <w:rFonts w:cs="Times New Roman"/>
          <w:color w:val="353535"/>
        </w:rPr>
        <w:t>finns det vissa faktorer som</w:t>
      </w:r>
      <w:r w:rsidRPr="00802217">
        <w:rPr>
          <w:rFonts w:cs="Times New Roman"/>
          <w:color w:val="353535"/>
        </w:rPr>
        <w:t xml:space="preserve"> kan ha påverkat intervjuresultatet på ett okänt sätt.</w:t>
      </w:r>
      <w:r>
        <w:rPr>
          <w:rFonts w:ascii="AppleSystemUIFont" w:hAnsi="AppleSystemUIFont" w:cs="AppleSystemUIFont"/>
          <w:color w:val="353535"/>
          <w:sz w:val="24"/>
          <w:szCs w:val="24"/>
        </w:rPr>
        <w:t xml:space="preserve"> </w:t>
      </w:r>
      <w:r>
        <w:t>Intervjun bestod endast av en respondent och följden kan bli att resultate</w:t>
      </w:r>
      <w:r w:rsidR="00047160">
        <w:t>n</w:t>
      </w:r>
      <w:r>
        <w:t xml:space="preserve"> skulle vara mer reliabla om flera personer kunde intervjuas. De specifika frågor som </w:t>
      </w:r>
      <w:r w:rsidR="00C14F1C">
        <w:t>ställdes</w:t>
      </w:r>
      <w:r>
        <w:t xml:space="preserve"> till intervjupersonen vid intervjutillfället är en annan faktor som skulle kunna påverka resultatet. Framtida studier skulle gynnas av att utöka antal</w:t>
      </w:r>
      <w:r w:rsidR="00C14F1C">
        <w:t>et</w:t>
      </w:r>
      <w:r>
        <w:t xml:space="preserve"> frågor som korresponderar till de undersökta modellerna, ett flertal nyckelpersoner som utvecklar frågarna tillsammans, samt intervju</w:t>
      </w:r>
      <w:r w:rsidR="00C14F1C">
        <w:t>er</w:t>
      </w:r>
      <w:r>
        <w:t xml:space="preserve"> med åtskilliga på Grade som utvecklar kurser utöver den pedagogiska ansvarige.</w:t>
      </w:r>
      <w:r w:rsidR="007E3F69">
        <w:t xml:space="preserve"> </w:t>
      </w:r>
      <w:r w:rsidR="008227FA">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 xml:space="preserve">två perspektiven och bedöma </w:t>
      </w:r>
      <w:r w:rsidR="00F358E4">
        <w:lastRenderedPageBreak/>
        <w:t>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w:t>
      </w:r>
      <w:r w:rsidR="00C14F1C">
        <w:t>t</w:t>
      </w:r>
      <w:r w:rsidR="00AC7484">
        <w:t xml:space="preserve"> av de två perspektiv</w:t>
      </w:r>
      <w:r w:rsidR="00047160">
        <w:t>en som</w:t>
      </w:r>
      <w:r w:rsidR="00AC7484">
        <w:t xml:space="preserve">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29DD2C19" w14:textId="77777777" w:rsidR="00DC0653" w:rsidRDefault="00710303" w:rsidP="00CA1731">
      <w:pPr>
        <w:spacing w:line="480" w:lineRule="auto"/>
        <w:jc w:val="both"/>
      </w:pPr>
      <w:r>
        <w:t>Resultatet</w:t>
      </w:r>
      <w:r w:rsidR="00864EC1">
        <w:t xml:space="preserve"> från </w:t>
      </w:r>
      <w:r w:rsidR="0075412A">
        <w:t>i</w:t>
      </w:r>
      <w:r w:rsidR="000A2398">
        <w:t xml:space="preserve">ntervjun </w:t>
      </w:r>
      <w:r w:rsidR="00B37533">
        <w:t>gav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w:t>
      </w:r>
      <w:r w:rsidR="00C14F1C">
        <w:t>a</w:t>
      </w:r>
      <w:r w:rsidR="00457C43">
        <w:t xml:space="preserve"> poäng</w:t>
      </w:r>
      <w:r w:rsidR="00C14F1C">
        <w:t>en</w:t>
      </w:r>
      <w:r w:rsidR="00457C43">
        <w:t xml:space="preserve">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 xml:space="preserve">de </w:t>
      </w:r>
      <w:r w:rsidR="00C14F1C">
        <w:t>miss</w:t>
      </w:r>
      <w:r w:rsidR="00513716">
        <w:t>lyckas med implementering</w:t>
      </w:r>
      <w:r w:rsidR="00891246">
        <w:t xml:space="preserve">. </w:t>
      </w:r>
      <w:r w:rsidR="00B566A4">
        <w:t xml:space="preserve">Enligt intervjuresultatet visar det </w:t>
      </w:r>
      <w:r w:rsidR="00F358E4">
        <w:t xml:space="preserve">sig </w:t>
      </w:r>
      <w:r w:rsidR="00B566A4">
        <w:t>att Gr</w:t>
      </w:r>
      <w:r w:rsidR="00C46D9D">
        <w:t xml:space="preserve">ade prioriterar dessa faser men </w:t>
      </w:r>
      <w:r w:rsidR="00C14F1C">
        <w:t>problemet ligger i implementeringen</w:t>
      </w:r>
      <w:r w:rsidR="00AC7484">
        <w:t xml:space="preserve">.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p>
    <w:p w14:paraId="051234CE" w14:textId="77777777" w:rsidR="00DC0653" w:rsidRDefault="00DC0653" w:rsidP="00CA1731">
      <w:pPr>
        <w:spacing w:line="480" w:lineRule="auto"/>
        <w:jc w:val="both"/>
      </w:pPr>
    </w:p>
    <w:p w14:paraId="6EC2CD66" w14:textId="6624B634" w:rsidR="00807816" w:rsidRDefault="00197B05" w:rsidP="00CA1731">
      <w:pPr>
        <w:spacing w:line="480" w:lineRule="auto"/>
        <w:jc w:val="both"/>
        <w:rPr>
          <w:rFonts w:eastAsia="Times New Roman" w:cs="Arial"/>
          <w:color w:val="222222"/>
          <w:shd w:val="clear" w:color="auto" w:fill="FFFFFF"/>
        </w:rPr>
      </w:pPr>
      <w:r>
        <w:t xml:space="preserve">I </w:t>
      </w:r>
      <w:r w:rsidR="00BA3DCC">
        <w:t xml:space="preserve">utvärderingen av kurserna enligt DIM </w:t>
      </w:r>
      <w:r w:rsidR="001D42D7">
        <w:t>finns det påtagliga faktorer som</w:t>
      </w:r>
      <w:r w:rsidR="00BA3DCC">
        <w:t xml:space="preserve"> kan ha påverkat utvärderingsresultatet</w:t>
      </w:r>
      <w:r w:rsidR="00C02FBE">
        <w:t>, till exempel a</w:t>
      </w:r>
      <w:r w:rsidR="00D23CFF">
        <w:t xml:space="preserve">ntalet påståenden i utvärderingen och utformningen av </w:t>
      </w:r>
      <w:r w:rsidR="00C02FBE">
        <w:t>dessa</w:t>
      </w:r>
      <w:r w:rsidR="00D23CFF">
        <w:t xml:space="preserve">. Framförallt kan det ge ett </w:t>
      </w:r>
      <w:r w:rsidR="00C02FBE">
        <w:t xml:space="preserve">mer </w:t>
      </w:r>
      <w:r w:rsidR="002700E0">
        <w:t>till</w:t>
      </w:r>
      <w:r w:rsidR="00C02FBE">
        <w:t>förlitligt</w:t>
      </w:r>
      <w:r w:rsidR="00D23CFF">
        <w:t xml:space="preserve"> resultat om flera personer </w:t>
      </w:r>
      <w:r w:rsidR="00C02FBE">
        <w:t xml:space="preserve">formulerar </w:t>
      </w:r>
      <w:r w:rsidR="00D23CFF">
        <w:t xml:space="preserve">påståenden. </w:t>
      </w:r>
      <w:r w:rsidR="006A08E7">
        <w:t>Utvärdering</w:t>
      </w:r>
      <w:r w:rsidR="00F358E4">
        <w:t>en</w:t>
      </w:r>
      <w:r w:rsidR="006A08E7">
        <w:t xml:space="preserve"> genomfördes av </w:t>
      </w:r>
      <w:r w:rsidR="003B44EC">
        <w:t>författaren till detta arbete</w:t>
      </w:r>
      <w:r w:rsidR="00F358E4">
        <w:t>, vilket riskera</w:t>
      </w:r>
      <w:r w:rsidR="00C02FBE">
        <w:t>r</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w:t>
      </w:r>
      <w:r w:rsidR="00CE7FDF">
        <w:t>e</w:t>
      </w:r>
      <w:r w:rsidR="00431498">
        <w:t>l</w:t>
      </w:r>
      <w:r w:rsidR="00CE7FDF">
        <w:t>t</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proofErr w:type="spellStart"/>
      <w:r w:rsidR="00807816">
        <w:t>Kocadere</w:t>
      </w:r>
      <w:proofErr w:type="spellEnd"/>
      <w:r w:rsidR="00807816">
        <w:t xml:space="preserve"> &amp; </w:t>
      </w:r>
      <w:proofErr w:type="spellStart"/>
      <w:r w:rsidR="00807816">
        <w:t>Ozgen</w:t>
      </w:r>
      <w:proofErr w:type="spellEnd"/>
      <w:r w:rsidR="00807816">
        <w:t xml:space="preserve"> </w:t>
      </w:r>
      <w:r w:rsidR="00A362AF">
        <w:rPr>
          <w:rFonts w:eastAsia="Times New Roman" w:cs="Arial"/>
          <w:color w:val="222222"/>
          <w:shd w:val="clear" w:color="auto" w:fill="FFFFFF"/>
        </w:rPr>
        <w:t xml:space="preserve">har </w:t>
      </w:r>
      <w:r w:rsidR="00DD6FAA">
        <w:rPr>
          <w:rFonts w:eastAsia="Times New Roman" w:cs="Arial"/>
          <w:color w:val="222222"/>
          <w:shd w:val="clear" w:color="auto" w:fill="FFFFFF"/>
        </w:rPr>
        <w:t xml:space="preserve">låtit </w:t>
      </w:r>
      <w:r w:rsidR="00ED39A7">
        <w:rPr>
          <w:rFonts w:eastAsia="Times New Roman" w:cs="Arial"/>
          <w:color w:val="222222"/>
          <w:shd w:val="clear" w:color="auto" w:fill="FFFFFF"/>
        </w:rPr>
        <w:t xml:space="preserve">studenter utföra en kursevaluering </w:t>
      </w:r>
      <w:r w:rsidR="00A362AF">
        <w:rPr>
          <w:rFonts w:eastAsia="Times New Roman" w:cs="Arial"/>
          <w:color w:val="222222"/>
          <w:shd w:val="clear" w:color="auto" w:fill="FFFFFF"/>
        </w:rPr>
        <w:t>utifrån en pedagogisk modell</w:t>
      </w:r>
      <w:r w:rsidR="00807816">
        <w:rPr>
          <w:rFonts w:eastAsia="Times New Roman" w:cs="Arial"/>
          <w:color w:val="222222"/>
          <w:shd w:val="clear" w:color="auto" w:fill="FFFFFF"/>
        </w:rPr>
        <w:t xml:space="preserve"> (</w:t>
      </w:r>
      <w:r w:rsidR="00807816">
        <w:rPr>
          <w:rFonts w:asciiTheme="majorHAnsi" w:eastAsia="Times New Roman" w:hAnsiTheme="majorHAnsi" w:cs="Arial"/>
          <w:color w:val="222222"/>
          <w:shd w:val="clear" w:color="auto" w:fill="FFFFFF"/>
        </w:rPr>
        <w:fldChar w:fldCharType="begin"/>
      </w:r>
      <w:r w:rsidR="00807816">
        <w:rPr>
          <w:rFonts w:asciiTheme="majorHAnsi" w:eastAsia="Times New Roman" w:hAnsiTheme="majorHAnsi" w:cs="Arial"/>
          <w:color w:val="222222"/>
          <w:shd w:val="clear" w:color="auto" w:fill="FFFFFF"/>
        </w:rPr>
        <w:instrText xml:space="preserve"> ADDIN ZOTERO_ITEM CSL_CITATION {"citationID":"gLtiWOFX","properties":{"formattedCitation":"\\uldash{(Kocadere &amp; Ozgen, 2012)}","plainCitation":"(Kocadere &amp; Ozgen, 2012)","dontUpdate":true,"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807816">
        <w:rPr>
          <w:rFonts w:asciiTheme="majorHAnsi" w:eastAsia="Times New Roman" w:hAnsiTheme="majorHAnsi" w:cs="Arial"/>
          <w:color w:val="222222"/>
          <w:shd w:val="clear" w:color="auto" w:fill="FFFFFF"/>
        </w:rPr>
        <w:fldChar w:fldCharType="separate"/>
      </w:r>
      <w:r w:rsidR="00807816" w:rsidRPr="00E84263">
        <w:t>Kocadere &amp; Ozgen</w:t>
      </w:r>
      <w:r w:rsidR="00807816">
        <w:t>,</w:t>
      </w:r>
      <w:r w:rsidR="00807816" w:rsidRPr="00E84263">
        <w:t xml:space="preserve"> 2012)</w:t>
      </w:r>
      <w:r w:rsidR="00807816">
        <w:t>.</w:t>
      </w:r>
      <w:r w:rsidR="00807816">
        <w:rPr>
          <w:rFonts w:ascii="Cambria" w:hAnsiTheme="majorHAnsi"/>
          <w:color w:val="000000"/>
          <w:szCs w:val="24"/>
          <w:u w:val="dash"/>
        </w:rPr>
        <w:t xml:space="preserve"> </w:t>
      </w:r>
      <w:r w:rsidR="00807816">
        <w:rPr>
          <w:rFonts w:asciiTheme="majorHAnsi" w:eastAsia="Times New Roman" w:hAnsiTheme="majorHAnsi" w:cs="Arial"/>
          <w:color w:val="222222"/>
          <w:shd w:val="clear" w:color="auto" w:fill="FFFFFF"/>
        </w:rPr>
        <w:fldChar w:fldCharType="end"/>
      </w:r>
      <w:r w:rsidR="00DD61A8">
        <w:rPr>
          <w:rFonts w:eastAsia="Times New Roman" w:cs="Arial"/>
          <w:color w:val="222222"/>
          <w:shd w:val="clear" w:color="auto" w:fill="FFFFFF"/>
        </w:rPr>
        <w:t xml:space="preserve">En likvärdig poängskala som </w:t>
      </w:r>
      <w:proofErr w:type="gramStart"/>
      <w:r w:rsidR="00DD6FAA">
        <w:rPr>
          <w:rFonts w:eastAsia="Times New Roman" w:cs="Arial"/>
          <w:color w:val="222222"/>
          <w:shd w:val="clear" w:color="auto" w:fill="FFFFFF"/>
        </w:rPr>
        <w:t>nyttjats</w:t>
      </w:r>
      <w:proofErr w:type="gramEnd"/>
      <w:r w:rsidR="00DD6FAA">
        <w:rPr>
          <w:rFonts w:eastAsia="Times New Roman" w:cs="Arial"/>
          <w:color w:val="222222"/>
          <w:shd w:val="clear" w:color="auto" w:fill="FFFFFF"/>
        </w:rPr>
        <w:t xml:space="preserve"> </w:t>
      </w:r>
      <w:r w:rsidR="00DD61A8">
        <w:rPr>
          <w:rFonts w:eastAsia="Times New Roman" w:cs="Arial"/>
          <w:color w:val="222222"/>
          <w:shd w:val="clear" w:color="auto" w:fill="FFFFFF"/>
        </w:rPr>
        <w:t>i denna studie användes för att poängsätta hur väl kursens tillvägagångssätt passar in med modellkriterier</w:t>
      </w:r>
      <w:r w:rsidR="00DD6FAA">
        <w:rPr>
          <w:rFonts w:eastAsia="Times New Roman" w:cs="Arial"/>
          <w:color w:val="222222"/>
          <w:shd w:val="clear" w:color="auto" w:fill="FFFFFF"/>
        </w:rPr>
        <w:t>na</w:t>
      </w:r>
      <w:r w:rsidR="00DD61A8">
        <w:rPr>
          <w:rFonts w:eastAsia="Times New Roman" w:cs="Arial"/>
          <w:color w:val="222222"/>
          <w:shd w:val="clear" w:color="auto" w:fill="FFFFFF"/>
        </w:rPr>
        <w:t xml:space="preserve">. </w:t>
      </w:r>
      <w:r w:rsidR="002700E0">
        <w:rPr>
          <w:rFonts w:eastAsia="Times New Roman" w:cs="Arial"/>
          <w:color w:val="222222"/>
          <w:shd w:val="clear" w:color="auto" w:fill="FFFFFF"/>
        </w:rPr>
        <w:t xml:space="preserve">Studien av </w:t>
      </w:r>
      <w:proofErr w:type="spellStart"/>
      <w:r w:rsidR="00807816">
        <w:t>Kocadere</w:t>
      </w:r>
      <w:proofErr w:type="spellEnd"/>
      <w:r w:rsidR="00807816">
        <w:t xml:space="preserve"> &amp; </w:t>
      </w:r>
      <w:proofErr w:type="spellStart"/>
      <w:r w:rsidR="00807816">
        <w:t>Ozgen</w:t>
      </w:r>
      <w:proofErr w:type="spellEnd"/>
      <w:r w:rsidR="00807816">
        <w:t xml:space="preserve"> </w:t>
      </w:r>
      <w:r w:rsidR="002700E0">
        <w:t>h</w:t>
      </w:r>
      <w:r w:rsidR="003475D1">
        <w:t xml:space="preserve">ar </w:t>
      </w:r>
      <w:r w:rsidR="00807816">
        <w:t>däremot bara 6 frågor som representera</w:t>
      </w:r>
      <w:r w:rsidR="00C74489">
        <w:t>r</w:t>
      </w:r>
      <w:r w:rsidR="00807816">
        <w:t xml:space="preserve"> modellkriterierna och de är inte uppdelade utefter modell-fas eller element</w:t>
      </w:r>
      <w:r w:rsidR="003475D1">
        <w:t>.</w:t>
      </w:r>
      <w:r w:rsidR="00807816">
        <w:t xml:space="preserve"> </w:t>
      </w:r>
      <w:r w:rsidR="003475D1">
        <w:t>Därför saknar studien</w:t>
      </w:r>
      <w:r w:rsidR="00807816">
        <w:t xml:space="preserve"> </w:t>
      </w:r>
      <w:r w:rsidR="003475D1">
        <w:t>underlag för</w:t>
      </w:r>
      <w:r w:rsidR="00807816">
        <w:t xml:space="preserve"> att ge förslag till specifika </w:t>
      </w:r>
      <w:r w:rsidR="003475D1">
        <w:t>kurs</w:t>
      </w:r>
      <w:r w:rsidR="00807816">
        <w:t>förbättringar.</w:t>
      </w:r>
      <w:r w:rsidR="003475D1">
        <w:t xml:space="preserve"> Dessutom, med tanke på poängspridningen som observeras i denna studie med</w:t>
      </w:r>
      <w:r w:rsidR="00DD6FAA">
        <w:t xml:space="preserve"> totalt</w:t>
      </w:r>
      <w:r w:rsidR="003475D1">
        <w:t xml:space="preserve"> 17 frågor, skulle deras studieupplägg gynnas av ett flertal frågor. </w:t>
      </w:r>
    </w:p>
    <w:p w14:paraId="211E84E5" w14:textId="77777777" w:rsidR="00C67B0B" w:rsidRDefault="00C67B0B" w:rsidP="00CA1731">
      <w:pPr>
        <w:spacing w:line="480" w:lineRule="auto"/>
        <w:jc w:val="both"/>
      </w:pPr>
    </w:p>
    <w:p w14:paraId="04042C3D" w14:textId="3F268530" w:rsidR="003475EE" w:rsidRDefault="00667FC8" w:rsidP="00CA1731">
      <w:pPr>
        <w:spacing w:line="480" w:lineRule="auto"/>
        <w:jc w:val="both"/>
      </w:pPr>
      <w:r>
        <w:t>Det är inte nödvändigtvis</w:t>
      </w:r>
      <w:r w:rsidR="00DD6FAA">
        <w:t xml:space="preserve"> så</w:t>
      </w:r>
      <w:r>
        <w:t xml:space="preserve"> att</w:t>
      </w:r>
      <w:r w:rsidR="00DD6FAA">
        <w:t xml:space="preserve"> </w:t>
      </w:r>
      <w:r>
        <w:t xml:space="preserve">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w:t>
      </w:r>
      <w:r w:rsidR="00DD6FAA">
        <w:t xml:space="preserve">användas </w:t>
      </w:r>
      <w:r>
        <w:t xml:space="preserve">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r w:rsidR="00DD6FAA">
        <w:t xml:space="preserve"> specifik</w:t>
      </w:r>
      <w:r w:rsidR="0089225C">
        <w:t xml:space="preserve"> </w:t>
      </w:r>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295C27">
        <w:t>det</w:t>
      </w:r>
      <w:r w:rsidR="007E6083">
        <w:t xml:space="preserve"> </w:t>
      </w:r>
      <w:r w:rsidR="000152C2">
        <w:t>eventuellt visa</w:t>
      </w:r>
      <w:r w:rsidR="00295C27">
        <w:t xml:space="preserve"> att</w:t>
      </w:r>
      <w:r w:rsidR="000152C2">
        <w:t xml:space="preserve">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DD6FAA">
        <w:t xml:space="preserve">stort </w:t>
      </w:r>
      <w:r w:rsidR="00674577">
        <w:t>emellan Grades kur</w:t>
      </w:r>
      <w:r>
        <w:t>ser,</w:t>
      </w:r>
      <w:r w:rsidR="000152C2">
        <w:t xml:space="preserve"> </w:t>
      </w:r>
      <w:r w:rsidR="007E6083">
        <w:t xml:space="preserve">är rekommendationen att </w:t>
      </w:r>
      <w:r w:rsidR="000152C2">
        <w:t xml:space="preserve">Grade </w:t>
      </w:r>
      <w:r w:rsidR="007E6083">
        <w:t xml:space="preserve">förblir </w:t>
      </w:r>
      <w:r w:rsidR="000152C2">
        <w:t>uppmärksamma</w:t>
      </w:r>
      <w:r w:rsidR="00DD6FAA">
        <w:t xml:space="preserve"> på</w:t>
      </w:r>
      <w:r w:rsidR="000152C2">
        <w:t xml:space="preserve"> om deras nya kunder har </w:t>
      </w:r>
      <w:r w:rsidR="00674577">
        <w:t>specifika</w:t>
      </w:r>
      <w:r w:rsidR="007E6083">
        <w:t xml:space="preserve"> behov, och </w:t>
      </w:r>
      <w:r w:rsidR="00DD6FAA">
        <w:t>om</w:t>
      </w:r>
      <w:r w:rsidR="007E6083">
        <w:t xml:space="preserve"> en</w:t>
      </w:r>
      <w:r w:rsidR="000152C2">
        <w:t xml:space="preserve"> implementerad modell</w:t>
      </w:r>
      <w:r w:rsidR="00DD6FAA">
        <w:t xml:space="preserve"> </w:t>
      </w:r>
      <w:r w:rsidR="000152C2">
        <w:t>skulle</w:t>
      </w:r>
      <w:r w:rsidR="006652B4">
        <w:t xml:space="preserve"> vara </w:t>
      </w:r>
      <w:r w:rsidR="00DD6FAA">
        <w:t>o</w:t>
      </w:r>
      <w:r w:rsidR="006652B4">
        <w:t>lämplig.</w:t>
      </w:r>
    </w:p>
    <w:p w14:paraId="7EE4CB86" w14:textId="4EA7CA67" w:rsidR="00D877C8" w:rsidRDefault="00D877C8"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16" w:name="_Toc401327942"/>
      <w:r w:rsidRPr="004E58AD">
        <w:t>Tack</w:t>
      </w:r>
      <w:bookmarkEnd w:id="16"/>
    </w:p>
    <w:p w14:paraId="78DAD096" w14:textId="0808D68B"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4450E6">
        <w:t xml:space="preserve">Jag tackar Elin Edsbäcker för noga korrekturläsning.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17" w:name="_Toc391456186"/>
      <w:bookmarkStart w:id="18" w:name="_Toc401327943"/>
      <w:bookmarkEnd w:id="17"/>
      <w:r w:rsidRPr="004E58AD">
        <w:lastRenderedPageBreak/>
        <w:t>Referenser</w:t>
      </w:r>
      <w:bookmarkEnd w:id="18"/>
    </w:p>
    <w:p w14:paraId="1666FF6F" w14:textId="77777777" w:rsidR="00B93B7F" w:rsidRDefault="00B93B7F">
      <w:pPr>
        <w:widowControl w:val="0"/>
        <w:autoSpaceDE w:val="0"/>
        <w:autoSpaceDN w:val="0"/>
        <w:adjustRightInd w:val="0"/>
        <w:rPr>
          <w:rFonts w:cs="Times New Roman"/>
          <w:szCs w:val="24"/>
        </w:rPr>
      </w:pPr>
      <w:r>
        <w:fldChar w:fldCharType="begin"/>
      </w:r>
      <w:r>
        <w:instrText xml:space="preserve"> ADDIN ZOTERO_BIBL {"uncited":[],"omitted":[],"custom":[]} CSL_BIBLIOGRAPHY </w:instrText>
      </w:r>
      <w:r>
        <w:fldChar w:fldCharType="separate"/>
      </w:r>
      <w:r w:rsidRPr="00B93B7F">
        <w:rPr>
          <w:rFonts w:cs="Times New Roman"/>
          <w:szCs w:val="24"/>
        </w:rPr>
        <w:t xml:space="preserve">Businessreflex. (2016, December 2). E-learning – mer lärande på effektivare sätt? </w:t>
      </w:r>
      <w:r w:rsidRPr="008D0428">
        <w:rPr>
          <w:rFonts w:cs="Times New Roman"/>
          <w:szCs w:val="24"/>
          <w:lang w:val="en-GB"/>
        </w:rPr>
        <w:t xml:space="preserve">Retrieved </w:t>
      </w:r>
      <w:r w:rsidRPr="00B93B7F">
        <w:rPr>
          <w:rFonts w:cs="Times New Roman"/>
          <w:szCs w:val="24"/>
        </w:rPr>
        <w:t>August 31, 2018, from goo.gl/</w:t>
      </w:r>
      <w:proofErr w:type="spellStart"/>
      <w:r w:rsidRPr="00B93B7F">
        <w:rPr>
          <w:rFonts w:cs="Times New Roman"/>
          <w:szCs w:val="24"/>
        </w:rPr>
        <w:t>SbUuNe</w:t>
      </w:r>
      <w:proofErr w:type="spellEnd"/>
    </w:p>
    <w:p w14:paraId="247E8F97" w14:textId="77777777" w:rsidR="00666EF0" w:rsidRPr="00B93B7F" w:rsidRDefault="00666EF0">
      <w:pPr>
        <w:widowControl w:val="0"/>
        <w:autoSpaceDE w:val="0"/>
        <w:autoSpaceDN w:val="0"/>
        <w:adjustRightInd w:val="0"/>
        <w:rPr>
          <w:rFonts w:cs="Times New Roman"/>
          <w:szCs w:val="24"/>
        </w:rPr>
      </w:pPr>
    </w:p>
    <w:p w14:paraId="0861F1AF"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Carlberg, N. (2017, March 5). Branschanalys e-learning Sverige 2015. </w:t>
      </w:r>
      <w:r w:rsidRPr="008D0428">
        <w:rPr>
          <w:rFonts w:cs="Times New Roman"/>
          <w:szCs w:val="24"/>
          <w:lang w:val="en-GB"/>
        </w:rPr>
        <w:t xml:space="preserve">Retrieved October </w:t>
      </w:r>
      <w:r w:rsidRPr="00B93B7F">
        <w:rPr>
          <w:rFonts w:cs="Times New Roman"/>
          <w:szCs w:val="24"/>
        </w:rPr>
        <w:t>7, 2018, from goo.gl/ZU9VLM</w:t>
      </w:r>
    </w:p>
    <w:p w14:paraId="22CA9073" w14:textId="77777777" w:rsidR="00666EF0" w:rsidRPr="00B93B7F" w:rsidRDefault="00666EF0">
      <w:pPr>
        <w:widowControl w:val="0"/>
        <w:autoSpaceDE w:val="0"/>
        <w:autoSpaceDN w:val="0"/>
        <w:adjustRightInd w:val="0"/>
        <w:rPr>
          <w:rFonts w:cs="Times New Roman"/>
          <w:szCs w:val="24"/>
        </w:rPr>
      </w:pPr>
    </w:p>
    <w:p w14:paraId="30818E6F"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Clark, R. C., &amp; Mayer, R. E. (2012). </w:t>
      </w:r>
      <w:r w:rsidRPr="00B93B7F">
        <w:rPr>
          <w:rFonts w:cs="Times New Roman"/>
          <w:i/>
          <w:iCs/>
          <w:szCs w:val="24"/>
        </w:rPr>
        <w:t>Scenario-based e-Learning: Evidence-Based Guidelines for Online Workforce Learning</w:t>
      </w:r>
      <w:r w:rsidRPr="00B93B7F">
        <w:rPr>
          <w:rFonts w:cs="Times New Roman"/>
          <w:szCs w:val="24"/>
        </w:rPr>
        <w:t>. John Wiley &amp; Sons.</w:t>
      </w:r>
    </w:p>
    <w:p w14:paraId="501448F5" w14:textId="77777777" w:rsidR="00666EF0" w:rsidRPr="00B93B7F" w:rsidRDefault="00666EF0">
      <w:pPr>
        <w:widowControl w:val="0"/>
        <w:autoSpaceDE w:val="0"/>
        <w:autoSpaceDN w:val="0"/>
        <w:adjustRightInd w:val="0"/>
        <w:rPr>
          <w:rFonts w:cs="Times New Roman"/>
          <w:szCs w:val="24"/>
        </w:rPr>
      </w:pPr>
    </w:p>
    <w:p w14:paraId="7541F337"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Conole, G., Dyke, M., Oliver, M., &amp; Seale, J. (2004). Mapping pedagogy and tools for effective learning design. </w:t>
      </w:r>
      <w:r w:rsidRPr="00B93B7F">
        <w:rPr>
          <w:rFonts w:cs="Times New Roman"/>
          <w:i/>
          <w:iCs/>
          <w:szCs w:val="24"/>
        </w:rPr>
        <w:t>Computers &amp; Education</w:t>
      </w:r>
      <w:r w:rsidRPr="00B93B7F">
        <w:rPr>
          <w:rFonts w:cs="Times New Roman"/>
          <w:szCs w:val="24"/>
        </w:rPr>
        <w:t xml:space="preserve">, </w:t>
      </w:r>
      <w:r w:rsidRPr="00B93B7F">
        <w:rPr>
          <w:rFonts w:cs="Times New Roman"/>
          <w:i/>
          <w:iCs/>
          <w:szCs w:val="24"/>
        </w:rPr>
        <w:t>43</w:t>
      </w:r>
      <w:r w:rsidRPr="00B93B7F">
        <w:rPr>
          <w:rFonts w:cs="Times New Roman"/>
          <w:szCs w:val="24"/>
        </w:rPr>
        <w:t>(1–2), 17–33. https</w:t>
      </w:r>
      <w:proofErr w:type="gramStart"/>
      <w:r w:rsidRPr="00B93B7F">
        <w:rPr>
          <w:rFonts w:cs="Times New Roman"/>
          <w:szCs w:val="24"/>
        </w:rPr>
        <w:t>://</w:t>
      </w:r>
      <w:proofErr w:type="gramEnd"/>
      <w:r w:rsidRPr="00B93B7F">
        <w:rPr>
          <w:rFonts w:cs="Times New Roman"/>
          <w:szCs w:val="24"/>
        </w:rPr>
        <w:t>doi.org/10.1016/j.compedu.2003.12.018</w:t>
      </w:r>
    </w:p>
    <w:p w14:paraId="353FB18A" w14:textId="77777777" w:rsidR="00666EF0" w:rsidRPr="00B93B7F" w:rsidRDefault="00666EF0">
      <w:pPr>
        <w:widowControl w:val="0"/>
        <w:autoSpaceDE w:val="0"/>
        <w:autoSpaceDN w:val="0"/>
        <w:adjustRightInd w:val="0"/>
        <w:rPr>
          <w:rFonts w:cs="Times New Roman"/>
          <w:szCs w:val="24"/>
        </w:rPr>
      </w:pPr>
    </w:p>
    <w:p w14:paraId="7E1C7C56"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Conole, Gráinne. (2010). </w:t>
      </w:r>
      <w:r w:rsidRPr="00B93B7F">
        <w:rPr>
          <w:rFonts w:cs="Times New Roman"/>
          <w:i/>
          <w:iCs/>
          <w:szCs w:val="24"/>
        </w:rPr>
        <w:t>Review of Pedagogical Models and their use in e-learning</w:t>
      </w:r>
      <w:r w:rsidRPr="00B93B7F">
        <w:rPr>
          <w:rFonts w:cs="Times New Roman"/>
          <w:szCs w:val="24"/>
        </w:rPr>
        <w:t>. Milton Keynes: Open University. Retrieved from goo.gl/AfBK7R</w:t>
      </w:r>
    </w:p>
    <w:p w14:paraId="678AC4B6" w14:textId="77777777" w:rsidR="00666EF0" w:rsidRPr="00B93B7F" w:rsidRDefault="00666EF0">
      <w:pPr>
        <w:widowControl w:val="0"/>
        <w:autoSpaceDE w:val="0"/>
        <w:autoSpaceDN w:val="0"/>
        <w:adjustRightInd w:val="0"/>
        <w:rPr>
          <w:rFonts w:cs="Times New Roman"/>
          <w:szCs w:val="24"/>
        </w:rPr>
      </w:pPr>
    </w:p>
    <w:p w14:paraId="25DAFD15"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Dabbagh, N. (2005). Pedagogical models for E-Learning: A theory-based design framework. In </w:t>
      </w:r>
      <w:r w:rsidRPr="00B93B7F">
        <w:rPr>
          <w:rFonts w:cs="Times New Roman"/>
          <w:i/>
          <w:iCs/>
          <w:szCs w:val="24"/>
        </w:rPr>
        <w:t>In International Journal of Technology in Teaching and Learning</w:t>
      </w:r>
      <w:r w:rsidRPr="00B93B7F">
        <w:rPr>
          <w:rFonts w:cs="Times New Roman"/>
          <w:szCs w:val="24"/>
        </w:rPr>
        <w:t xml:space="preserve"> (pp. 25–44).</w:t>
      </w:r>
    </w:p>
    <w:p w14:paraId="51A96231" w14:textId="77777777" w:rsidR="00666EF0" w:rsidRPr="00B93B7F" w:rsidRDefault="00666EF0">
      <w:pPr>
        <w:widowControl w:val="0"/>
        <w:autoSpaceDE w:val="0"/>
        <w:autoSpaceDN w:val="0"/>
        <w:adjustRightInd w:val="0"/>
        <w:rPr>
          <w:rFonts w:cs="Times New Roman"/>
          <w:szCs w:val="24"/>
        </w:rPr>
      </w:pPr>
    </w:p>
    <w:p w14:paraId="5D2BE29F"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Dalsgaard, C. (2005). Pedagogical quality in e-learning. </w:t>
      </w:r>
      <w:r w:rsidRPr="00B93B7F">
        <w:rPr>
          <w:rFonts w:cs="Times New Roman"/>
          <w:i/>
          <w:iCs/>
          <w:szCs w:val="24"/>
        </w:rPr>
        <w:t>Eleed</w:t>
      </w:r>
      <w:r w:rsidRPr="00B93B7F">
        <w:rPr>
          <w:rFonts w:cs="Times New Roman"/>
          <w:szCs w:val="24"/>
        </w:rPr>
        <w:t xml:space="preserve">, </w:t>
      </w:r>
      <w:r w:rsidRPr="00B93B7F">
        <w:rPr>
          <w:rFonts w:cs="Times New Roman"/>
          <w:i/>
          <w:iCs/>
          <w:szCs w:val="24"/>
        </w:rPr>
        <w:t>1</w:t>
      </w:r>
      <w:r w:rsidRPr="00B93B7F">
        <w:rPr>
          <w:rFonts w:cs="Times New Roman"/>
          <w:szCs w:val="24"/>
        </w:rPr>
        <w:t>(1). Retrieved from https</w:t>
      </w:r>
      <w:proofErr w:type="gramStart"/>
      <w:r w:rsidRPr="00B93B7F">
        <w:rPr>
          <w:rFonts w:cs="Times New Roman"/>
          <w:szCs w:val="24"/>
        </w:rPr>
        <w:t>://</w:t>
      </w:r>
      <w:proofErr w:type="gramEnd"/>
      <w:r w:rsidRPr="00B93B7F">
        <w:rPr>
          <w:rFonts w:cs="Times New Roman"/>
          <w:szCs w:val="24"/>
        </w:rPr>
        <w:t>eleed.campussource.de/archive/1/78/index_html</w:t>
      </w:r>
    </w:p>
    <w:p w14:paraId="6A28D71A" w14:textId="77777777" w:rsidR="00666EF0" w:rsidRPr="00B93B7F" w:rsidRDefault="00666EF0">
      <w:pPr>
        <w:widowControl w:val="0"/>
        <w:autoSpaceDE w:val="0"/>
        <w:autoSpaceDN w:val="0"/>
        <w:adjustRightInd w:val="0"/>
        <w:rPr>
          <w:rFonts w:cs="Times New Roman"/>
          <w:szCs w:val="24"/>
        </w:rPr>
      </w:pPr>
    </w:p>
    <w:p w14:paraId="77A1DF5A"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de Jong, N., Verstegen, D. M. L., Tan, F. E. S., &amp; O’Connor, S. J. (2013). A comparison of classroom and online asynchronous problem-based learning for students undertaking statistics training as part of a Public Health Masters degree. </w:t>
      </w:r>
      <w:r w:rsidRPr="00B93B7F">
        <w:rPr>
          <w:rFonts w:cs="Times New Roman"/>
          <w:i/>
          <w:iCs/>
          <w:szCs w:val="24"/>
        </w:rPr>
        <w:t>Advances in Health Sciences Education: Theory and Practice</w:t>
      </w:r>
      <w:r w:rsidRPr="00B93B7F">
        <w:rPr>
          <w:rFonts w:cs="Times New Roman"/>
          <w:szCs w:val="24"/>
        </w:rPr>
        <w:t xml:space="preserve">, </w:t>
      </w:r>
      <w:r w:rsidRPr="00B93B7F">
        <w:rPr>
          <w:rFonts w:cs="Times New Roman"/>
          <w:i/>
          <w:iCs/>
          <w:szCs w:val="24"/>
        </w:rPr>
        <w:t>18</w:t>
      </w:r>
      <w:r w:rsidRPr="00B93B7F">
        <w:rPr>
          <w:rFonts w:cs="Times New Roman"/>
          <w:szCs w:val="24"/>
        </w:rPr>
        <w:t>(2), 245–264. https</w:t>
      </w:r>
      <w:proofErr w:type="gramStart"/>
      <w:r w:rsidRPr="00B93B7F">
        <w:rPr>
          <w:rFonts w:cs="Times New Roman"/>
          <w:szCs w:val="24"/>
        </w:rPr>
        <w:t>://</w:t>
      </w:r>
      <w:proofErr w:type="gramEnd"/>
      <w:r w:rsidRPr="00B93B7F">
        <w:rPr>
          <w:rFonts w:cs="Times New Roman"/>
          <w:szCs w:val="24"/>
        </w:rPr>
        <w:t>doi.org/10.1007/s10459-012-9368-x</w:t>
      </w:r>
    </w:p>
    <w:p w14:paraId="3BD0F077" w14:textId="77777777" w:rsidR="00666EF0" w:rsidRPr="00B93B7F" w:rsidRDefault="00666EF0">
      <w:pPr>
        <w:widowControl w:val="0"/>
        <w:autoSpaceDE w:val="0"/>
        <w:autoSpaceDN w:val="0"/>
        <w:adjustRightInd w:val="0"/>
        <w:rPr>
          <w:rFonts w:cs="Times New Roman"/>
          <w:szCs w:val="24"/>
        </w:rPr>
      </w:pPr>
    </w:p>
    <w:p w14:paraId="180267A0"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Engeström, Y. (1987). </w:t>
      </w:r>
      <w:r w:rsidRPr="00B93B7F">
        <w:rPr>
          <w:rFonts w:cs="Times New Roman"/>
          <w:i/>
          <w:iCs/>
          <w:szCs w:val="24"/>
        </w:rPr>
        <w:t>Learning by expanding: An activity-theoretical approach to developmental research</w:t>
      </w:r>
      <w:r w:rsidRPr="00B93B7F">
        <w:rPr>
          <w:rFonts w:cs="Times New Roman"/>
          <w:szCs w:val="24"/>
        </w:rPr>
        <w:t>. p. 78.</w:t>
      </w:r>
    </w:p>
    <w:p w14:paraId="59A5CDE9" w14:textId="77777777" w:rsidR="00666EF0" w:rsidRPr="00B93B7F" w:rsidRDefault="00666EF0">
      <w:pPr>
        <w:widowControl w:val="0"/>
        <w:autoSpaceDE w:val="0"/>
        <w:autoSpaceDN w:val="0"/>
        <w:adjustRightInd w:val="0"/>
        <w:rPr>
          <w:rFonts w:cs="Times New Roman"/>
          <w:szCs w:val="24"/>
        </w:rPr>
      </w:pPr>
    </w:p>
    <w:p w14:paraId="2F4E1634"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European Union Reference Laboratories. (2001). </w:t>
      </w:r>
      <w:r w:rsidRPr="00B93B7F">
        <w:rPr>
          <w:rFonts w:cs="Times New Roman"/>
          <w:i/>
          <w:iCs/>
          <w:szCs w:val="24"/>
        </w:rPr>
        <w:t>eLearning : Designing Tomorrow’s Education An Interim Report</w:t>
      </w:r>
      <w:r w:rsidRPr="00B93B7F">
        <w:rPr>
          <w:rFonts w:cs="Times New Roman"/>
          <w:szCs w:val="24"/>
        </w:rPr>
        <w:t>. International Co-operation Europe Ltd: Commission Of The European Communities. Retrieved from goo.gl/nhn8QH</w:t>
      </w:r>
    </w:p>
    <w:p w14:paraId="48D944D4" w14:textId="77777777" w:rsidR="00666EF0" w:rsidRPr="00B93B7F" w:rsidRDefault="00666EF0">
      <w:pPr>
        <w:widowControl w:val="0"/>
        <w:autoSpaceDE w:val="0"/>
        <w:autoSpaceDN w:val="0"/>
        <w:adjustRightInd w:val="0"/>
        <w:rPr>
          <w:rFonts w:cs="Times New Roman"/>
          <w:szCs w:val="24"/>
        </w:rPr>
      </w:pPr>
    </w:p>
    <w:p w14:paraId="61B6A1C1"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Kauchak, D. P., &amp; Eggen, P. D. (2011). </w:t>
      </w:r>
      <w:r w:rsidRPr="00B93B7F">
        <w:rPr>
          <w:rFonts w:cs="Times New Roman"/>
          <w:i/>
          <w:iCs/>
          <w:szCs w:val="24"/>
        </w:rPr>
        <w:t>Learning and teaching: research-based methods</w:t>
      </w:r>
      <w:r w:rsidRPr="00B93B7F">
        <w:rPr>
          <w:rFonts w:cs="Times New Roman"/>
          <w:szCs w:val="24"/>
        </w:rPr>
        <w:t>. Boston: Pearson.</w:t>
      </w:r>
    </w:p>
    <w:p w14:paraId="5232430B" w14:textId="77777777" w:rsidR="00666EF0" w:rsidRPr="00B93B7F" w:rsidRDefault="00666EF0">
      <w:pPr>
        <w:widowControl w:val="0"/>
        <w:autoSpaceDE w:val="0"/>
        <w:autoSpaceDN w:val="0"/>
        <w:adjustRightInd w:val="0"/>
        <w:rPr>
          <w:rFonts w:cs="Times New Roman"/>
          <w:szCs w:val="24"/>
        </w:rPr>
      </w:pPr>
    </w:p>
    <w:p w14:paraId="3668534A"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Khalil, M. K., &amp; Elkhider, I. A. (2016). Applying learning theories and instructional design models for effective instruction | Advances in Physiology Education. </w:t>
      </w:r>
      <w:r w:rsidRPr="008D0428">
        <w:rPr>
          <w:rFonts w:cs="Times New Roman"/>
          <w:szCs w:val="24"/>
          <w:lang w:val="en-GB"/>
        </w:rPr>
        <w:t xml:space="preserve">Retrieved </w:t>
      </w:r>
      <w:r w:rsidRPr="00B93B7F">
        <w:rPr>
          <w:rFonts w:cs="Times New Roman"/>
          <w:szCs w:val="24"/>
        </w:rPr>
        <w:t>from https://www.physiology.org/doi/full/10.1152/advan.00138.2015</w:t>
      </w:r>
      <w:proofErr w:type="gramStart"/>
      <w:r w:rsidRPr="00B93B7F">
        <w:rPr>
          <w:rFonts w:cs="Times New Roman"/>
          <w:szCs w:val="24"/>
        </w:rPr>
        <w:t>?fbclid</w:t>
      </w:r>
      <w:proofErr w:type="gramEnd"/>
      <w:r w:rsidRPr="00B93B7F">
        <w:rPr>
          <w:rFonts w:cs="Times New Roman"/>
          <w:szCs w:val="24"/>
        </w:rPr>
        <w:t>=IwAR2VUc3Gv25kiYfwDlXq6b567ZN4VFci6CP6cE5Y5EQw2yzmy5U5T-zGffU&amp;</w:t>
      </w:r>
    </w:p>
    <w:p w14:paraId="6D42E884" w14:textId="77777777" w:rsidR="00666EF0" w:rsidRPr="00B93B7F" w:rsidRDefault="00666EF0">
      <w:pPr>
        <w:widowControl w:val="0"/>
        <w:autoSpaceDE w:val="0"/>
        <w:autoSpaceDN w:val="0"/>
        <w:adjustRightInd w:val="0"/>
        <w:rPr>
          <w:rFonts w:cs="Times New Roman"/>
          <w:szCs w:val="24"/>
        </w:rPr>
      </w:pPr>
    </w:p>
    <w:p w14:paraId="5B50001E"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Kocadere, S. A., &amp; Ozgen, D. (2012). Assessment of Basic Design Course in Terms of Constructivist Learning Theory. </w:t>
      </w:r>
      <w:r w:rsidRPr="00B93B7F">
        <w:rPr>
          <w:rFonts w:cs="Times New Roman"/>
          <w:i/>
          <w:iCs/>
          <w:szCs w:val="24"/>
        </w:rPr>
        <w:t>Procedia - Social and Behavioral Sciences</w:t>
      </w:r>
      <w:r w:rsidRPr="00B93B7F">
        <w:rPr>
          <w:rFonts w:cs="Times New Roman"/>
          <w:szCs w:val="24"/>
        </w:rPr>
        <w:t xml:space="preserve">, </w:t>
      </w:r>
      <w:r w:rsidRPr="00B93B7F">
        <w:rPr>
          <w:rFonts w:cs="Times New Roman"/>
          <w:i/>
          <w:iCs/>
          <w:szCs w:val="24"/>
        </w:rPr>
        <w:t>51</w:t>
      </w:r>
      <w:r w:rsidRPr="00B93B7F">
        <w:rPr>
          <w:rFonts w:cs="Times New Roman"/>
          <w:szCs w:val="24"/>
        </w:rPr>
        <w:t>, 115–119. https</w:t>
      </w:r>
      <w:proofErr w:type="gramStart"/>
      <w:r w:rsidRPr="00B93B7F">
        <w:rPr>
          <w:rFonts w:cs="Times New Roman"/>
          <w:szCs w:val="24"/>
        </w:rPr>
        <w:t>://</w:t>
      </w:r>
      <w:proofErr w:type="gramEnd"/>
      <w:r w:rsidRPr="00B93B7F">
        <w:rPr>
          <w:rFonts w:cs="Times New Roman"/>
          <w:szCs w:val="24"/>
        </w:rPr>
        <w:t>doi.org/10.1016/j.sbspro.2012.08.128</w:t>
      </w:r>
    </w:p>
    <w:p w14:paraId="3ADF02E5" w14:textId="77777777" w:rsidR="00666EF0" w:rsidRPr="00B93B7F" w:rsidRDefault="00666EF0">
      <w:pPr>
        <w:widowControl w:val="0"/>
        <w:autoSpaceDE w:val="0"/>
        <w:autoSpaceDN w:val="0"/>
        <w:adjustRightInd w:val="0"/>
        <w:rPr>
          <w:rFonts w:cs="Times New Roman"/>
          <w:szCs w:val="24"/>
        </w:rPr>
      </w:pPr>
    </w:p>
    <w:p w14:paraId="27216E9E"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Magliaro, S. G., Lockee, B. B., &amp; Burton, J. K. (2005). Direct instruction revisited: A key model for instructional technology. </w:t>
      </w:r>
      <w:r w:rsidRPr="00B93B7F">
        <w:rPr>
          <w:rFonts w:cs="Times New Roman"/>
          <w:i/>
          <w:iCs/>
          <w:szCs w:val="24"/>
        </w:rPr>
        <w:t>Educational Technology Research and Development</w:t>
      </w:r>
      <w:r w:rsidRPr="00B93B7F">
        <w:rPr>
          <w:rFonts w:cs="Times New Roman"/>
          <w:szCs w:val="24"/>
        </w:rPr>
        <w:t xml:space="preserve">, </w:t>
      </w:r>
      <w:r w:rsidRPr="00B93B7F">
        <w:rPr>
          <w:rFonts w:cs="Times New Roman"/>
          <w:i/>
          <w:iCs/>
          <w:szCs w:val="24"/>
        </w:rPr>
        <w:t>53</w:t>
      </w:r>
      <w:r w:rsidRPr="00B93B7F">
        <w:rPr>
          <w:rFonts w:cs="Times New Roman"/>
          <w:szCs w:val="24"/>
        </w:rPr>
        <w:t>(4), 41–55. https</w:t>
      </w:r>
      <w:proofErr w:type="gramStart"/>
      <w:r w:rsidRPr="00B93B7F">
        <w:rPr>
          <w:rFonts w:cs="Times New Roman"/>
          <w:szCs w:val="24"/>
        </w:rPr>
        <w:t>://</w:t>
      </w:r>
      <w:proofErr w:type="gramEnd"/>
      <w:r w:rsidRPr="00B93B7F">
        <w:rPr>
          <w:rFonts w:cs="Times New Roman"/>
          <w:szCs w:val="24"/>
        </w:rPr>
        <w:t>doi.org/10.1007/BF02504684</w:t>
      </w:r>
    </w:p>
    <w:p w14:paraId="187ED73F" w14:textId="77777777" w:rsidR="00666EF0" w:rsidRPr="00B93B7F" w:rsidRDefault="00666EF0">
      <w:pPr>
        <w:widowControl w:val="0"/>
        <w:autoSpaceDE w:val="0"/>
        <w:autoSpaceDN w:val="0"/>
        <w:adjustRightInd w:val="0"/>
        <w:rPr>
          <w:rFonts w:cs="Times New Roman"/>
          <w:szCs w:val="24"/>
        </w:rPr>
      </w:pPr>
    </w:p>
    <w:p w14:paraId="06E92C47" w14:textId="77777777" w:rsidR="00666EF0" w:rsidRDefault="00666EF0">
      <w:pPr>
        <w:widowControl w:val="0"/>
        <w:autoSpaceDE w:val="0"/>
        <w:autoSpaceDN w:val="0"/>
        <w:adjustRightInd w:val="0"/>
        <w:rPr>
          <w:rFonts w:cs="Times New Roman"/>
          <w:szCs w:val="24"/>
        </w:rPr>
      </w:pPr>
    </w:p>
    <w:p w14:paraId="489D7692" w14:textId="77777777" w:rsidR="00B93B7F" w:rsidRPr="00B93B7F" w:rsidRDefault="00B93B7F">
      <w:pPr>
        <w:widowControl w:val="0"/>
        <w:autoSpaceDE w:val="0"/>
        <w:autoSpaceDN w:val="0"/>
        <w:adjustRightInd w:val="0"/>
        <w:rPr>
          <w:rFonts w:cs="Times New Roman"/>
          <w:szCs w:val="24"/>
        </w:rPr>
      </w:pPr>
      <w:proofErr w:type="spellStart"/>
      <w:r w:rsidRPr="00B93B7F">
        <w:rPr>
          <w:rFonts w:cs="Times New Roman"/>
          <w:szCs w:val="24"/>
        </w:rPr>
        <w:t>Malhotra</w:t>
      </w:r>
      <w:proofErr w:type="spellEnd"/>
      <w:r w:rsidRPr="00B93B7F">
        <w:rPr>
          <w:rFonts w:cs="Times New Roman"/>
          <w:szCs w:val="24"/>
        </w:rPr>
        <w:t xml:space="preserve">, N. K., &amp; Birks, D. F. (2006). </w:t>
      </w:r>
      <w:r w:rsidRPr="00B93B7F">
        <w:rPr>
          <w:rFonts w:cs="Times New Roman"/>
          <w:i/>
          <w:iCs/>
          <w:szCs w:val="24"/>
        </w:rPr>
        <w:t>Marketing Research - An Applied Approach - European</w:t>
      </w:r>
      <w:r w:rsidRPr="00B93B7F">
        <w:rPr>
          <w:rFonts w:cs="Times New Roman"/>
          <w:szCs w:val="24"/>
        </w:rPr>
        <w:t xml:space="preserve"> (Updated Second European Edition). Prentice Hall, Inc., a Pearson Education company.</w:t>
      </w:r>
    </w:p>
    <w:p w14:paraId="5BDA8A57" w14:textId="77777777" w:rsidR="00B93B7F" w:rsidRDefault="00B93B7F">
      <w:pPr>
        <w:widowControl w:val="0"/>
        <w:autoSpaceDE w:val="0"/>
        <w:autoSpaceDN w:val="0"/>
        <w:adjustRightInd w:val="0"/>
        <w:rPr>
          <w:rFonts w:cs="Times New Roman"/>
          <w:szCs w:val="24"/>
        </w:rPr>
      </w:pPr>
      <w:r w:rsidRPr="00B93B7F">
        <w:rPr>
          <w:rFonts w:cs="Times New Roman"/>
          <w:szCs w:val="24"/>
        </w:rPr>
        <w:lastRenderedPageBreak/>
        <w:t xml:space="preserve">Mayes, T., &amp; de Freitas, S. (2004). Review of e-learning theories, frameworks and models. </w:t>
      </w:r>
      <w:r w:rsidRPr="00B93B7F">
        <w:rPr>
          <w:rFonts w:cs="Times New Roman"/>
          <w:i/>
          <w:iCs/>
          <w:szCs w:val="24"/>
        </w:rPr>
        <w:t>JISC E-Learning Models Desk Study</w:t>
      </w:r>
      <w:r w:rsidRPr="00B93B7F">
        <w:rPr>
          <w:rFonts w:cs="Times New Roman"/>
          <w:szCs w:val="24"/>
        </w:rPr>
        <w:t>, (1).</w:t>
      </w:r>
    </w:p>
    <w:p w14:paraId="3A544F73" w14:textId="77777777" w:rsidR="00666EF0" w:rsidRPr="00B93B7F" w:rsidRDefault="00666EF0">
      <w:pPr>
        <w:widowControl w:val="0"/>
        <w:autoSpaceDE w:val="0"/>
        <w:autoSpaceDN w:val="0"/>
        <w:adjustRightInd w:val="0"/>
        <w:rPr>
          <w:rFonts w:cs="Times New Roman"/>
          <w:szCs w:val="24"/>
        </w:rPr>
      </w:pPr>
    </w:p>
    <w:p w14:paraId="69FA1A7F"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Moraros, J., Islam, A., Yu, S., Banow, R., &amp; Schindelka, B. (2015). Flipping for success: evaluating the effectiveness of a novel teaching approach in a graduate level setting. </w:t>
      </w:r>
      <w:r w:rsidRPr="00B93B7F">
        <w:rPr>
          <w:rFonts w:cs="Times New Roman"/>
          <w:i/>
          <w:iCs/>
          <w:szCs w:val="24"/>
        </w:rPr>
        <w:t>BMC Medical Education</w:t>
      </w:r>
      <w:r w:rsidRPr="00B93B7F">
        <w:rPr>
          <w:rFonts w:cs="Times New Roman"/>
          <w:szCs w:val="24"/>
        </w:rPr>
        <w:t>,</w:t>
      </w:r>
      <w:proofErr w:type="gramStart"/>
      <w:r w:rsidRPr="00B93B7F">
        <w:rPr>
          <w:rFonts w:cs="Times New Roman"/>
          <w:szCs w:val="24"/>
        </w:rPr>
        <w:t xml:space="preserve"> </w:t>
      </w:r>
      <w:r w:rsidRPr="00B93B7F">
        <w:rPr>
          <w:rFonts w:cs="Times New Roman"/>
          <w:i/>
          <w:iCs/>
          <w:szCs w:val="24"/>
        </w:rPr>
        <w:t>15</w:t>
      </w:r>
      <w:r w:rsidRPr="00B93B7F">
        <w:rPr>
          <w:rFonts w:cs="Times New Roman"/>
          <w:szCs w:val="24"/>
        </w:rPr>
        <w:t>.</w:t>
      </w:r>
      <w:proofErr w:type="gramEnd"/>
      <w:r w:rsidRPr="00B93B7F">
        <w:rPr>
          <w:rFonts w:cs="Times New Roman"/>
          <w:szCs w:val="24"/>
        </w:rPr>
        <w:t xml:space="preserve"> https://doi.org/10.1186/s12909-015-0317-2</w:t>
      </w:r>
    </w:p>
    <w:p w14:paraId="55144D60" w14:textId="77777777" w:rsidR="00666EF0" w:rsidRPr="00B93B7F" w:rsidRDefault="00666EF0">
      <w:pPr>
        <w:widowControl w:val="0"/>
        <w:autoSpaceDE w:val="0"/>
        <w:autoSpaceDN w:val="0"/>
        <w:adjustRightInd w:val="0"/>
        <w:rPr>
          <w:rFonts w:cs="Times New Roman"/>
          <w:szCs w:val="24"/>
        </w:rPr>
      </w:pPr>
    </w:p>
    <w:p w14:paraId="3AD773BF"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Pange, A., &amp; Pange, J. (2011). Is E-learning Based On Learning Theories? A Literature Review. </w:t>
      </w:r>
      <w:r w:rsidRPr="00B93B7F">
        <w:rPr>
          <w:rFonts w:cs="Times New Roman"/>
          <w:i/>
          <w:iCs/>
          <w:szCs w:val="24"/>
        </w:rPr>
        <w:t>World Academy of Science, Engineering &amp; Technology</w:t>
      </w:r>
      <w:r w:rsidRPr="00B93B7F">
        <w:rPr>
          <w:rFonts w:cs="Times New Roman"/>
          <w:szCs w:val="24"/>
        </w:rPr>
        <w:t xml:space="preserve">, </w:t>
      </w:r>
      <w:r w:rsidRPr="00B93B7F">
        <w:rPr>
          <w:rFonts w:cs="Times New Roman"/>
          <w:i/>
          <w:iCs/>
          <w:szCs w:val="24"/>
        </w:rPr>
        <w:t>5</w:t>
      </w:r>
      <w:r w:rsidRPr="00B93B7F">
        <w:rPr>
          <w:rFonts w:cs="Times New Roman"/>
          <w:szCs w:val="24"/>
        </w:rPr>
        <w:t>(8).</w:t>
      </w:r>
    </w:p>
    <w:p w14:paraId="4F78B655" w14:textId="77777777" w:rsidR="00666EF0" w:rsidRPr="00B93B7F" w:rsidRDefault="00666EF0">
      <w:pPr>
        <w:widowControl w:val="0"/>
        <w:autoSpaceDE w:val="0"/>
        <w:autoSpaceDN w:val="0"/>
        <w:adjustRightInd w:val="0"/>
        <w:rPr>
          <w:rFonts w:cs="Times New Roman"/>
          <w:szCs w:val="24"/>
        </w:rPr>
      </w:pPr>
    </w:p>
    <w:p w14:paraId="768038A8"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Yeh, Y.-C. (2009). Integrating e-learning into the Direct-instruction Model to enhance the effectiveness of critical-thinking instruction. </w:t>
      </w:r>
      <w:r w:rsidRPr="00B93B7F">
        <w:rPr>
          <w:rFonts w:cs="Times New Roman"/>
          <w:i/>
          <w:iCs/>
          <w:szCs w:val="24"/>
        </w:rPr>
        <w:t>Instructional Science</w:t>
      </w:r>
      <w:r w:rsidRPr="00B93B7F">
        <w:rPr>
          <w:rFonts w:cs="Times New Roman"/>
          <w:szCs w:val="24"/>
        </w:rPr>
        <w:t xml:space="preserve">, </w:t>
      </w:r>
      <w:r w:rsidRPr="00B93B7F">
        <w:rPr>
          <w:rFonts w:cs="Times New Roman"/>
          <w:i/>
          <w:iCs/>
          <w:szCs w:val="24"/>
        </w:rPr>
        <w:t>37</w:t>
      </w:r>
      <w:r w:rsidRPr="00B93B7F">
        <w:rPr>
          <w:rFonts w:cs="Times New Roman"/>
          <w:szCs w:val="24"/>
        </w:rPr>
        <w:t>(2), 185–203. Retrieved from goo.gl/Lo4tFB</w:t>
      </w:r>
    </w:p>
    <w:p w14:paraId="34026666" w14:textId="75DD9410" w:rsidR="00D45847" w:rsidRPr="004D2145" w:rsidRDefault="00B93B7F" w:rsidP="004D2145">
      <w:pPr>
        <w:spacing w:line="480" w:lineRule="auto"/>
        <w:rPr>
          <w:rFonts w:eastAsia="Times New Roman" w:cs="Times New Roman"/>
          <w:color w:val="222222"/>
          <w:shd w:val="clear" w:color="auto" w:fill="FFFFFF"/>
        </w:rPr>
      </w:pPr>
      <w:r>
        <w:fldChar w:fldCharType="end"/>
      </w:r>
      <w:r w:rsidR="00850895">
        <w:br w:type="page"/>
      </w:r>
    </w:p>
    <w:p w14:paraId="552823EF" w14:textId="352D9058" w:rsidR="00D45847" w:rsidRPr="00305D18" w:rsidRDefault="009F3187" w:rsidP="009D27B3">
      <w:pPr>
        <w:pStyle w:val="Heading11"/>
      </w:pPr>
      <w:bookmarkStart w:id="19" w:name="_Toc391456187"/>
      <w:bookmarkStart w:id="20" w:name="_Toc401327944"/>
      <w:bookmarkEnd w:id="19"/>
      <w:r w:rsidRPr="009F3187">
        <w:lastRenderedPageBreak/>
        <w:t>Bilagor</w:t>
      </w:r>
      <w:bookmarkEnd w:id="20"/>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1" w:name="_Toc391456188"/>
      <w:bookmarkEnd w:id="21"/>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002A59">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002A59">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002A59">
        <w:rPr>
          <w:rStyle w:val="Fotnotsreferens"/>
        </w:rPr>
        <w:footnoteReference w:id="3"/>
      </w:r>
      <w:r w:rsidR="00850895">
        <w:rPr>
          <w:rFonts w:eastAsia="Times New Roman" w:cs="Times New Roman"/>
          <w:color w:val="333333"/>
        </w:rPr>
        <w:t xml:space="preserve"> (kognitiva färdigheter) för att gestalta</w:t>
      </w:r>
      <w:r w:rsidR="00850895" w:rsidRPr="00002A59">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002A59">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002A59">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5245E11C"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2" w:name="_Toc391456189"/>
      <w:bookmarkEnd w:id="22"/>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lastRenderedPageBreak/>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48E2773D" w14:textId="2D0BFFBD" w:rsidR="00D45847" w:rsidRDefault="00AD2787">
      <w:pPr>
        <w:sectPr w:rsidR="00D45847" w:rsidSect="00C04501">
          <w:footerReference w:type="default" r:id="rId16"/>
          <w:footerReference w:type="first" r:id="rId17"/>
          <w:type w:val="continuous"/>
          <w:pgSz w:w="11906" w:h="16838"/>
          <w:pgMar w:top="1135" w:right="1417" w:bottom="1417" w:left="1417" w:header="0" w:footer="709" w:gutter="0"/>
          <w:lnNumType w:countBy="1" w:restart="continuous"/>
          <w:cols w:space="720"/>
          <w:formProt w:val="0"/>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26B98418" w14:textId="6DE59198" w:rsidR="00FA05CC" w:rsidRDefault="00FA05CC" w:rsidP="003A2BA1">
      <w:r>
        <w:lastRenderedPageBreak/>
        <w:br w:type="page"/>
      </w:r>
    </w:p>
    <w:p w14:paraId="30973FBA" w14:textId="10F9F4A9" w:rsidR="00FA05CC" w:rsidRPr="002A064C" w:rsidRDefault="00FA05CC" w:rsidP="00FA05CC">
      <w:pPr>
        <w:widowControl w:val="0"/>
        <w:tabs>
          <w:tab w:val="left" w:pos="220"/>
          <w:tab w:val="left" w:pos="720"/>
        </w:tabs>
        <w:autoSpaceDE w:val="0"/>
        <w:autoSpaceDN w:val="0"/>
        <w:adjustRightInd w:val="0"/>
        <w:spacing w:after="240" w:line="340" w:lineRule="atLeast"/>
        <w:rPr>
          <w:rFonts w:cs="Times New Roman"/>
          <w:b/>
          <w:color w:val="000000"/>
          <w:sz w:val="28"/>
          <w:szCs w:val="28"/>
        </w:rPr>
      </w:pPr>
      <w:r w:rsidRPr="002A064C">
        <w:rPr>
          <w:rFonts w:cs="Times New Roman"/>
          <w:b/>
          <w:color w:val="000000"/>
          <w:sz w:val="28"/>
          <w:szCs w:val="28"/>
        </w:rPr>
        <w:lastRenderedPageBreak/>
        <w:t xml:space="preserve">Reflektionsdokument – Olivia Imner </w:t>
      </w:r>
    </w:p>
    <w:p w14:paraId="4AA71D1B" w14:textId="77777777" w:rsidR="00FA05CC"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Jag tycker att studien har lyckats svara bra mot samtliga lärandemål för ett examensarbete. Det gjordes med hjälp av en väl genomförd vetenskaplig förankring, en noggrann litteratursökning över forskningsområdet, och en väl vald metod för utförandet. De mål som uppfyllt</w:t>
      </w:r>
      <w:r>
        <w:rPr>
          <w:rFonts w:cs="Times New Roman"/>
          <w:color w:val="000000"/>
        </w:rPr>
        <w:t>s</w:t>
      </w:r>
      <w:r w:rsidRPr="00FF37E4">
        <w:rPr>
          <w:rFonts w:cs="Times New Roman"/>
          <w:color w:val="000000"/>
        </w:rPr>
        <w:t xml:space="preserve"> bra är att hålla studie</w:t>
      </w:r>
      <w:r>
        <w:rPr>
          <w:rFonts w:cs="Times New Roman"/>
          <w:color w:val="000000"/>
        </w:rPr>
        <w:t>n</w:t>
      </w:r>
      <w:r w:rsidRPr="00FF37E4">
        <w:rPr>
          <w:rFonts w:cs="Times New Roman"/>
          <w:color w:val="000000"/>
        </w:rPr>
        <w:t xml:space="preserve"> inom den begränsning som fanns inom området och att resultatet fick företaget Grade att se vilka möjligheter de har att arbeta med</w:t>
      </w:r>
      <w:r>
        <w:rPr>
          <w:rFonts w:cs="Times New Roman"/>
          <w:color w:val="000000"/>
        </w:rPr>
        <w:t xml:space="preserve"> inom ramen för sin affärsmodell</w:t>
      </w:r>
      <w:r w:rsidRPr="00FF37E4">
        <w:rPr>
          <w:rFonts w:cs="Times New Roman"/>
          <w:color w:val="000000"/>
        </w:rPr>
        <w:t>. Framförallt har målet ”kunna analysera och kritisera relevant vetenskaplig litteratur” medfört bättre förståelse i hur jag ska använda</w:t>
      </w:r>
      <w:r>
        <w:rPr>
          <w:rFonts w:cs="Times New Roman"/>
          <w:color w:val="000000"/>
        </w:rPr>
        <w:t xml:space="preserve"> väsentlig litteratur och koppla det till min </w:t>
      </w:r>
      <w:r w:rsidRPr="00FF37E4">
        <w:rPr>
          <w:rFonts w:cs="Times New Roman"/>
          <w:color w:val="000000"/>
        </w:rPr>
        <w:t xml:space="preserve">studie. </w:t>
      </w:r>
    </w:p>
    <w:p w14:paraId="08146283" w14:textId="77777777" w:rsidR="00FA05CC" w:rsidRPr="00FF37E4"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De mål som har gått mindre bra är att ”kunna söka, hitta och sammanfatta relevant vetenskaplig litteratur”, eftersom liknande studier inte har genomfört</w:t>
      </w:r>
      <w:r>
        <w:rPr>
          <w:rFonts w:cs="Times New Roman"/>
          <w:color w:val="000000"/>
        </w:rPr>
        <w:t>s</w:t>
      </w:r>
      <w:r w:rsidRPr="00FF37E4">
        <w:rPr>
          <w:rFonts w:cs="Times New Roman"/>
          <w:color w:val="000000"/>
        </w:rPr>
        <w:t xml:space="preserve"> eller att det var svårt att hitta ”korrekt ordval” för att få en träff </w:t>
      </w:r>
      <w:r>
        <w:rPr>
          <w:rFonts w:cs="Times New Roman"/>
          <w:color w:val="000000"/>
        </w:rPr>
        <w:t xml:space="preserve">av sökord </w:t>
      </w:r>
      <w:r w:rsidRPr="00FF37E4">
        <w:rPr>
          <w:rFonts w:cs="Times New Roman"/>
          <w:color w:val="000000"/>
        </w:rPr>
        <w:t xml:space="preserve">i relevant litteratur. </w:t>
      </w:r>
      <w:r>
        <w:rPr>
          <w:rFonts w:cs="Times New Roman"/>
          <w:color w:val="000000"/>
        </w:rPr>
        <w:t xml:space="preserve">Likande studier har inte genomförts eller finns inte tillgänglig eftersom studien undersöker ett företag som i många fall vill hålla sådan information internt. Därför var det svårt att </w:t>
      </w:r>
      <w:r w:rsidRPr="00FF37E4">
        <w:rPr>
          <w:rFonts w:cs="Times New Roman"/>
          <w:color w:val="000000"/>
        </w:rPr>
        <w:t>hitta relevant litteratur</w:t>
      </w:r>
      <w:r>
        <w:rPr>
          <w:rFonts w:cs="Times New Roman"/>
          <w:color w:val="000000"/>
        </w:rPr>
        <w:t>,</w:t>
      </w:r>
      <w:r w:rsidRPr="00FF37E4">
        <w:rPr>
          <w:rFonts w:cs="Times New Roman"/>
          <w:color w:val="000000"/>
        </w:rPr>
        <w:t xml:space="preserve"> men det gjorde att jag också fick nya kunskaper i vilka tillvägagångssätt det finns genom att använda olika sökmotorer eller ordval. </w:t>
      </w:r>
    </w:p>
    <w:p w14:paraId="46DAF8EC"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Planeringen av examenarbetet kunde ha genomförts mycket bättre än vad det gjorde. Jag startade mitt examenarbete </w:t>
      </w:r>
      <w:r>
        <w:rPr>
          <w:rFonts w:cs="Times New Roman"/>
          <w:color w:val="000000"/>
        </w:rPr>
        <w:t xml:space="preserve">sent på </w:t>
      </w:r>
      <w:r w:rsidRPr="00FF37E4">
        <w:rPr>
          <w:rFonts w:cs="Times New Roman"/>
          <w:color w:val="000000"/>
        </w:rPr>
        <w:t xml:space="preserve">våren 2018 och hade svårt med att komma igång. Detta kan ha berott på att jag behövde hjälp med att strukturera hur arbetet skulle genomföras för att kunna uppnå ett lyckat resultat. Jag hade många motgångar under processen som det fick som följd att examensarbetet blev försenat och jag lyckades inte uppfylla de krav som fanns att bli godkänd på fas 2. </w:t>
      </w:r>
      <w:r>
        <w:rPr>
          <w:rFonts w:cs="Times New Roman"/>
          <w:color w:val="000000"/>
        </w:rPr>
        <w:t xml:space="preserve">Många av motgångarna handlade om att min frågeställning inte kunde besvaras av det data som fanns tillgänglig och att Grades kunder avböjde att medverka i undersökningar. Det medförde att många vändningar gjordes för att kunna lyckas med en bra studie. </w:t>
      </w:r>
      <w:r w:rsidRPr="00FF37E4">
        <w:rPr>
          <w:rFonts w:cs="Times New Roman"/>
          <w:color w:val="000000"/>
        </w:rPr>
        <w:t xml:space="preserve">Jag bestämde att examensarbetet skulle fortsätta under sommaren och hösten 2018, samtidigt som jag arbetade heltid på en annan verksamhet. Det resulterade i att det inte fanns många timmar för skrivandet inför nästa fas 2 inlämning. Jag tycker att det har varit väldigt påfrestande att skriva examensarbetet och </w:t>
      </w:r>
      <w:r>
        <w:rPr>
          <w:rFonts w:cs="Times New Roman"/>
          <w:color w:val="000000"/>
        </w:rPr>
        <w:t xml:space="preserve">en bättre genomförd </w:t>
      </w:r>
      <w:r w:rsidRPr="00FF37E4">
        <w:rPr>
          <w:rFonts w:cs="Times New Roman"/>
          <w:color w:val="000000"/>
        </w:rPr>
        <w:t xml:space="preserve">planering kunde har gett mig en bättre insikt i hur arbetet skulle lyckas. Det som också kunde ha gjorts bättre var att få handledning </w:t>
      </w:r>
      <w:r>
        <w:rPr>
          <w:rFonts w:cs="Times New Roman"/>
          <w:color w:val="000000"/>
        </w:rPr>
        <w:t xml:space="preserve">i </w:t>
      </w:r>
      <w:r w:rsidRPr="00FF37E4">
        <w:rPr>
          <w:rFonts w:cs="Times New Roman"/>
          <w:color w:val="000000"/>
        </w:rPr>
        <w:t xml:space="preserve">hur jag skulle hinna med att genomföra målen och hjälp under de motgångar som jag gick igenom under processen. </w:t>
      </w:r>
    </w:p>
    <w:p w14:paraId="70D51D6F" w14:textId="24EB6A5D" w:rsidR="00FA05CC" w:rsidRPr="00FF37E4" w:rsidRDefault="00FA05CC" w:rsidP="002A064C">
      <w:pPr>
        <w:widowControl w:val="0"/>
        <w:autoSpaceDE w:val="0"/>
        <w:autoSpaceDN w:val="0"/>
        <w:adjustRightInd w:val="0"/>
        <w:spacing w:after="240" w:line="340" w:lineRule="atLeast"/>
        <w:rPr>
          <w:rFonts w:cs="Times New Roman"/>
          <w:color w:val="000000"/>
        </w:rPr>
      </w:pPr>
      <w:r w:rsidRPr="00FF37E4">
        <w:rPr>
          <w:rFonts w:cs="Times New Roman"/>
          <w:color w:val="000000"/>
        </w:rPr>
        <w:t>Examensarbetet relaterar till min utbildning genom att det är ett forskningsbidrag inom ämnet data-systemvetenskap. Jag har främst haft nytta av kursen Människa-Datainteraktion (MDI) eftersom det relaterar till hur studenter inom e-lärande arbetar genom integrer</w:t>
      </w:r>
      <w:r>
        <w:rPr>
          <w:rFonts w:cs="Times New Roman"/>
          <w:color w:val="000000"/>
        </w:rPr>
        <w:t>ing</w:t>
      </w:r>
      <w:r w:rsidRPr="00FF37E4">
        <w:rPr>
          <w:rFonts w:cs="Times New Roman"/>
          <w:color w:val="000000"/>
        </w:rPr>
        <w:t xml:space="preserve"> med datorn. Kursen gav många givande kunskaper om hur människan hanterar olika system eller produkter som var användbart när jag arbetade med Grade. Metodkursen Vetenskaplig metodik och kommunikation inom data- och systemvetenskap har varit en bra grund för att skriva examensarbetet och var viktig när jag skulle bestämma vilken metod som skulle användas för att utföra examenarbetet.</w:t>
      </w:r>
      <w:r w:rsidR="002A064C">
        <w:rPr>
          <w:rFonts w:cs="Times New Roman"/>
          <w:color w:val="000000"/>
        </w:rPr>
        <w:t xml:space="preserve"> </w:t>
      </w:r>
      <w:r w:rsidRPr="00FF37E4">
        <w:rPr>
          <w:rFonts w:cs="Times New Roman"/>
          <w:color w:val="000000"/>
        </w:rPr>
        <w:t xml:space="preserve">Examenarbetet är viktigt för mig för att få en fullständig examen. Jag är osäker på vad jag vill arbeta med i framtiden, men e-lärande är ett område som jag tycker är väldigt intressant. Det skulle vara givande att fortsätta arbeta med Grade och se hur de utvecklas med sin pedagogik i framtiden. Examenarbetet har också resulterat i att mina skrivkunskaper har förbättras </w:t>
      </w:r>
      <w:r>
        <w:rPr>
          <w:rFonts w:cs="Times New Roman"/>
          <w:color w:val="000000"/>
        </w:rPr>
        <w:t>vilket</w:t>
      </w:r>
      <w:r w:rsidRPr="00FF37E4">
        <w:rPr>
          <w:rFonts w:cs="Times New Roman"/>
          <w:color w:val="000000"/>
        </w:rPr>
        <w:t xml:space="preserve"> </w:t>
      </w:r>
      <w:r>
        <w:rPr>
          <w:rFonts w:cs="Times New Roman"/>
          <w:color w:val="000000"/>
        </w:rPr>
        <w:t>är</w:t>
      </w:r>
      <w:r w:rsidRPr="00FF37E4">
        <w:rPr>
          <w:rFonts w:cs="Times New Roman"/>
          <w:color w:val="000000"/>
        </w:rPr>
        <w:t xml:space="preserve"> bra för kommande arbete. </w:t>
      </w:r>
    </w:p>
    <w:p w14:paraId="672CFFB9"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lastRenderedPageBreak/>
        <w:t>Jag är väldigt nöjd med mitt genomförande och resultatet av examenarbetet. Det tog längre tid än förväntat, men jag upplever att jag fått nya kunskaper i att skriva och arbeta med text som jag inte erhållit innan. Det har varit roligt att få samarbeta med företaget Grade och de har även gjort att arbetet blev lyckat efter att många utmaningar uppstod under processen. Jag tycker att mitt examenarbete har medför</w:t>
      </w:r>
      <w:r>
        <w:rPr>
          <w:rFonts w:cs="Times New Roman"/>
          <w:color w:val="000000"/>
        </w:rPr>
        <w:t>t</w:t>
      </w:r>
      <w:r w:rsidRPr="00FF37E4">
        <w:rPr>
          <w:rFonts w:cs="Times New Roman"/>
          <w:color w:val="000000"/>
        </w:rPr>
        <w:t xml:space="preserve"> ett tillskott i deras arbete med den framtida utvecklingen av deras pedagogiska riktlinjer. </w:t>
      </w:r>
    </w:p>
    <w:p w14:paraId="445B467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Med vänliga hälsningar, </w:t>
      </w:r>
    </w:p>
    <w:p w14:paraId="7CAABFB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Olivia Imner </w:t>
      </w:r>
    </w:p>
    <w:p w14:paraId="3D896E5A" w14:textId="77777777" w:rsidR="00FA05CC" w:rsidRPr="00FF37E4" w:rsidRDefault="00FA05CC" w:rsidP="00FA05CC">
      <w:pPr>
        <w:rPr>
          <w:rFonts w:cs="Times New Roman"/>
        </w:rPr>
      </w:pPr>
    </w:p>
    <w:p w14:paraId="1B0F58DA" w14:textId="7777777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DAF3A4" w15:done="0"/>
  <w15:commentEx w15:paraId="018541E4" w15:done="0"/>
  <w15:commentEx w15:paraId="4B1C7E34" w15:done="0"/>
  <w15:commentEx w15:paraId="20E6358F" w15:done="0"/>
  <w15:commentEx w15:paraId="365772D0" w15:done="0"/>
  <w15:commentEx w15:paraId="6688D991" w15:done="0"/>
  <w15:commentEx w15:paraId="371699F0" w15:done="0"/>
  <w15:commentEx w15:paraId="21F5312D" w15:done="0"/>
  <w15:commentEx w15:paraId="73BB8B75" w15:done="0"/>
  <w15:commentEx w15:paraId="1FC3B6B1" w15:done="0"/>
  <w15:commentEx w15:paraId="39F2C2C8" w15:done="0"/>
  <w15:commentEx w15:paraId="0DA96E02" w15:done="0"/>
  <w15:commentEx w15:paraId="28C3E06C" w15:done="0"/>
  <w15:commentEx w15:paraId="480D1993" w15:done="0"/>
  <w15:commentEx w15:paraId="4E39E2FD" w15:done="0"/>
  <w15:commentEx w15:paraId="7FDA2657" w15:done="0"/>
  <w15:commentEx w15:paraId="57CA359E" w15:done="0"/>
  <w15:commentEx w15:paraId="6004B9DF" w15:done="0"/>
  <w15:commentEx w15:paraId="0C824EB2" w15:done="0"/>
  <w15:commentEx w15:paraId="496FDBF5" w15:done="0"/>
  <w15:commentEx w15:paraId="2E80E010" w15:done="0"/>
  <w15:commentEx w15:paraId="77E7A88E" w15:done="0"/>
  <w15:commentEx w15:paraId="51FBF5F8" w15:done="0"/>
  <w15:commentEx w15:paraId="044053A3" w15:done="0"/>
  <w15:commentEx w15:paraId="1498E8FF" w15:done="0"/>
  <w15:commentEx w15:paraId="4812AC79" w15:done="0"/>
  <w15:commentEx w15:paraId="6906099B" w15:done="0"/>
  <w15:commentEx w15:paraId="4DD3F9F9" w15:done="0"/>
  <w15:commentEx w15:paraId="4DA06CEB" w15:done="0"/>
  <w15:commentEx w15:paraId="08BBF3D4" w15:paraIdParent="4DA06CEB" w15:done="0"/>
  <w15:commentEx w15:paraId="7E18E190" w15:done="0"/>
  <w15:commentEx w15:paraId="7FDFA962" w15:done="0"/>
  <w15:commentEx w15:paraId="619F1819" w15:done="0"/>
  <w15:commentEx w15:paraId="2E6966DB" w15:done="0"/>
  <w15:commentEx w15:paraId="4AB0C6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DAF3A4" w16cid:durableId="1FE6B6E3"/>
  <w16cid:commentId w16cid:paraId="018541E4" w16cid:durableId="1FE6B731"/>
  <w16cid:commentId w16cid:paraId="4B1C7E34" w16cid:durableId="1FE6B7ED"/>
  <w16cid:commentId w16cid:paraId="20E6358F" w16cid:durableId="1FE6B82C"/>
  <w16cid:commentId w16cid:paraId="365772D0" w16cid:durableId="1FE6B8A9"/>
  <w16cid:commentId w16cid:paraId="6688D991" w16cid:durableId="1FE6B95D"/>
  <w16cid:commentId w16cid:paraId="371699F0" w16cid:durableId="1FE6B997"/>
  <w16cid:commentId w16cid:paraId="21F5312D" w16cid:durableId="1FE6B9CF"/>
  <w16cid:commentId w16cid:paraId="73BB8B75" w16cid:durableId="1FE6B9F3"/>
  <w16cid:commentId w16cid:paraId="1FC3B6B1" w16cid:durableId="1FE6BA38"/>
  <w16cid:commentId w16cid:paraId="39F2C2C8" w16cid:durableId="1FE6BA7A"/>
  <w16cid:commentId w16cid:paraId="0DA96E02" w16cid:durableId="1FE6BB39"/>
  <w16cid:commentId w16cid:paraId="28C3E06C" w16cid:durableId="1FE6BB79"/>
  <w16cid:commentId w16cid:paraId="480D1993" w16cid:durableId="1FE6BBC8"/>
  <w16cid:commentId w16cid:paraId="4E39E2FD" w16cid:durableId="1FE6BC03"/>
  <w16cid:commentId w16cid:paraId="7FDA2657" w16cid:durableId="1FE6BC27"/>
  <w16cid:commentId w16cid:paraId="57CA359E" w16cid:durableId="1FE6BC78"/>
  <w16cid:commentId w16cid:paraId="6004B9DF" w16cid:durableId="1FE6BCCA"/>
  <w16cid:commentId w16cid:paraId="0C824EB2" w16cid:durableId="1FE6C0F0"/>
  <w16cid:commentId w16cid:paraId="496FDBF5" w16cid:durableId="1FE6C11C"/>
  <w16cid:commentId w16cid:paraId="2E80E010" w16cid:durableId="1FE6C175"/>
  <w16cid:commentId w16cid:paraId="77E7A88E" w16cid:durableId="1FE6C1B9"/>
  <w16cid:commentId w16cid:paraId="51FBF5F8" w16cid:durableId="1FE6C1E1"/>
  <w16cid:commentId w16cid:paraId="044053A3" w16cid:durableId="1FE6C268"/>
  <w16cid:commentId w16cid:paraId="1498E8FF" w16cid:durableId="1FE6C274"/>
  <w16cid:commentId w16cid:paraId="4812AC79" w16cid:durableId="1FE6C28C"/>
  <w16cid:commentId w16cid:paraId="6906099B" w16cid:durableId="1FE6C2EF"/>
  <w16cid:commentId w16cid:paraId="4DD3F9F9" w16cid:durableId="1FE6C30C"/>
  <w16cid:commentId w16cid:paraId="4DA06CEB" w16cid:durableId="1FE6C37F"/>
  <w16cid:commentId w16cid:paraId="08BBF3D4" w16cid:durableId="1FE6C388"/>
  <w16cid:commentId w16cid:paraId="7E18E190" w16cid:durableId="1FE6C391"/>
  <w16cid:commentId w16cid:paraId="7FDFA962" w16cid:durableId="1FE6C3AB"/>
  <w16cid:commentId w16cid:paraId="619F1819" w16cid:durableId="1FE6C402"/>
  <w16cid:commentId w16cid:paraId="2E6966DB" w16cid:durableId="1FE6C421"/>
  <w16cid:commentId w16cid:paraId="4AB0C69D" w16cid:durableId="1FE6C46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CE608A" w14:textId="77777777" w:rsidR="00D55735" w:rsidRDefault="00D55735">
      <w:r>
        <w:separator/>
      </w:r>
    </w:p>
  </w:endnote>
  <w:endnote w:type="continuationSeparator" w:id="0">
    <w:p w14:paraId="14F9C31A" w14:textId="77777777" w:rsidR="00D55735" w:rsidRDefault="00D557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8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altName w:val="Times New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D55735" w:rsidRDefault="00D55735">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0084038"/>
      <w:docPartObj>
        <w:docPartGallery w:val="Page Numbers (Bottom of Page)"/>
        <w:docPartUnique/>
      </w:docPartObj>
    </w:sdtPr>
    <w:sdtContent>
      <w:p w14:paraId="7887BB9D" w14:textId="77777777" w:rsidR="00D55735" w:rsidRDefault="00D55735">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D55735" w:rsidRDefault="00D55735">
        <w:pPr>
          <w:pStyle w:val="Footer1"/>
          <w:jc w:val="center"/>
        </w:pPr>
        <w:r>
          <w:fldChar w:fldCharType="begin"/>
        </w:r>
        <w:r>
          <w:instrText>PAGE</w:instrText>
        </w:r>
        <w:r>
          <w:fldChar w:fldCharType="separate"/>
        </w:r>
        <w:r w:rsidR="00E07DA2">
          <w:rPr>
            <w:noProof/>
          </w:rPr>
          <w:t>9</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D55735" w:rsidRDefault="00D55735">
        <w:pPr>
          <w:pStyle w:val="Footer1"/>
          <w:jc w:val="center"/>
        </w:pPr>
        <w:r>
          <w:fldChar w:fldCharType="begin"/>
        </w:r>
        <w:r>
          <w:instrText>PAGE</w:instrText>
        </w:r>
        <w:r>
          <w:fldChar w:fldCharType="separate"/>
        </w:r>
        <w:r>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89BF07" w14:textId="77777777" w:rsidR="00D55735" w:rsidRDefault="00D55735">
      <w:r>
        <w:separator/>
      </w:r>
    </w:p>
  </w:footnote>
  <w:footnote w:type="continuationSeparator" w:id="0">
    <w:p w14:paraId="6123010B" w14:textId="77777777" w:rsidR="00D55735" w:rsidRDefault="00D55735">
      <w:r>
        <w:continuationSeparator/>
      </w:r>
    </w:p>
  </w:footnote>
  <w:footnote w:id="1">
    <w:p w14:paraId="5824ECF3" w14:textId="4B98B15A" w:rsidR="00D55735" w:rsidRPr="005D1A1C" w:rsidRDefault="00D55735"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D55735" w:rsidRPr="005D1A1C" w:rsidRDefault="00D55735"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D55735" w:rsidRPr="005D1A1C" w:rsidRDefault="00D55735"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D55735" w:rsidRPr="005D1A1C" w:rsidRDefault="00D55735"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D55735" w:rsidRPr="005D1A1C" w:rsidRDefault="00D55735"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D55735" w:rsidRDefault="00D55735" w:rsidP="00CF61C4">
      <w:pPr>
        <w:pStyle w:val="Fotnotstext"/>
        <w:jc w:val="both"/>
      </w:pPr>
      <w:r w:rsidRPr="00002A59">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0F415577"/>
    <w:multiLevelType w:val="hybridMultilevel"/>
    <w:tmpl w:val="6E24C86E"/>
    <w:lvl w:ilvl="0" w:tplc="457E79F6">
      <w:start w:val="1"/>
      <w:numFmt w:val="decimal"/>
      <w:lvlText w:val="%1)"/>
      <w:lvlJc w:val="left"/>
      <w:pPr>
        <w:ind w:left="720" w:hanging="360"/>
      </w:pPr>
      <w:rPr>
        <w:rFonts w:eastAsiaTheme="minorHAnsi"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0F9462BD"/>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07C0FA5"/>
    <w:multiLevelType w:val="hybridMultilevel"/>
    <w:tmpl w:val="9C4452B0"/>
    <w:lvl w:ilvl="0" w:tplc="0EDC49C6">
      <w:start w:val="1"/>
      <w:numFmt w:val="decimal"/>
      <w:lvlText w:val="%1)"/>
      <w:lvlJc w:val="left"/>
      <w:pPr>
        <w:ind w:left="720" w:hanging="360"/>
      </w:pPr>
      <w:rPr>
        <w:rFonts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18EC5AB7"/>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7">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9">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1">
    <w:nsid w:val="6AF91C98"/>
    <w:multiLevelType w:val="hybridMultilevel"/>
    <w:tmpl w:val="B02C3C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3">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6"/>
  </w:num>
  <w:num w:numId="2">
    <w:abstractNumId w:val="9"/>
  </w:num>
  <w:num w:numId="3">
    <w:abstractNumId w:val="7"/>
  </w:num>
  <w:num w:numId="4">
    <w:abstractNumId w:val="14"/>
  </w:num>
  <w:num w:numId="5">
    <w:abstractNumId w:val="22"/>
  </w:num>
  <w:num w:numId="6">
    <w:abstractNumId w:val="23"/>
  </w:num>
  <w:num w:numId="7">
    <w:abstractNumId w:val="17"/>
  </w:num>
  <w:num w:numId="8">
    <w:abstractNumId w:val="13"/>
  </w:num>
  <w:num w:numId="9">
    <w:abstractNumId w:val="18"/>
  </w:num>
  <w:num w:numId="10">
    <w:abstractNumId w:val="0"/>
  </w:num>
  <w:num w:numId="11">
    <w:abstractNumId w:val="15"/>
  </w:num>
  <w:num w:numId="12">
    <w:abstractNumId w:val="16"/>
  </w:num>
  <w:num w:numId="13">
    <w:abstractNumId w:val="2"/>
  </w:num>
  <w:num w:numId="14">
    <w:abstractNumId w:val="19"/>
  </w:num>
  <w:num w:numId="15">
    <w:abstractNumId w:val="10"/>
  </w:num>
  <w:num w:numId="16">
    <w:abstractNumId w:val="12"/>
  </w:num>
  <w:num w:numId="17">
    <w:abstractNumId w:val="20"/>
  </w:num>
  <w:num w:numId="18">
    <w:abstractNumId w:val="11"/>
  </w:num>
  <w:num w:numId="19">
    <w:abstractNumId w:val="1"/>
  </w:num>
  <w:num w:numId="20">
    <w:abstractNumId w:val="21"/>
  </w:num>
  <w:num w:numId="21">
    <w:abstractNumId w:val="5"/>
  </w:num>
  <w:num w:numId="22">
    <w:abstractNumId w:val="3"/>
  </w:num>
  <w:num w:numId="23">
    <w:abstractNumId w:val="4"/>
  </w:num>
  <w:num w:numId="24">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användare">
    <w15:presenceInfo w15:providerId="None" w15:userId="Microsoft Office-användar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A59"/>
    <w:rsid w:val="00002ECD"/>
    <w:rsid w:val="000033C8"/>
    <w:rsid w:val="00003F6D"/>
    <w:rsid w:val="00004B10"/>
    <w:rsid w:val="00010A04"/>
    <w:rsid w:val="00011D9B"/>
    <w:rsid w:val="00012EE9"/>
    <w:rsid w:val="000132C0"/>
    <w:rsid w:val="000138A9"/>
    <w:rsid w:val="00014B9D"/>
    <w:rsid w:val="000152C2"/>
    <w:rsid w:val="000212AE"/>
    <w:rsid w:val="00021305"/>
    <w:rsid w:val="00024931"/>
    <w:rsid w:val="000331BF"/>
    <w:rsid w:val="000359B7"/>
    <w:rsid w:val="00035BFB"/>
    <w:rsid w:val="00036B5F"/>
    <w:rsid w:val="00041127"/>
    <w:rsid w:val="000412CF"/>
    <w:rsid w:val="000413AA"/>
    <w:rsid w:val="00041A1C"/>
    <w:rsid w:val="000424D5"/>
    <w:rsid w:val="000427E4"/>
    <w:rsid w:val="00043579"/>
    <w:rsid w:val="00043AE1"/>
    <w:rsid w:val="00044A39"/>
    <w:rsid w:val="0004547A"/>
    <w:rsid w:val="00047160"/>
    <w:rsid w:val="00047967"/>
    <w:rsid w:val="00052213"/>
    <w:rsid w:val="000531A0"/>
    <w:rsid w:val="000539E0"/>
    <w:rsid w:val="00054492"/>
    <w:rsid w:val="00054BE5"/>
    <w:rsid w:val="0005670E"/>
    <w:rsid w:val="00063F85"/>
    <w:rsid w:val="000663F2"/>
    <w:rsid w:val="00067904"/>
    <w:rsid w:val="00071487"/>
    <w:rsid w:val="00075949"/>
    <w:rsid w:val="000775EB"/>
    <w:rsid w:val="00080C1A"/>
    <w:rsid w:val="00083030"/>
    <w:rsid w:val="00083F82"/>
    <w:rsid w:val="00084D1F"/>
    <w:rsid w:val="000856E3"/>
    <w:rsid w:val="00085FDC"/>
    <w:rsid w:val="0008729B"/>
    <w:rsid w:val="00087DFC"/>
    <w:rsid w:val="00090506"/>
    <w:rsid w:val="00091FAA"/>
    <w:rsid w:val="00092C24"/>
    <w:rsid w:val="0009439E"/>
    <w:rsid w:val="000944E9"/>
    <w:rsid w:val="00097583"/>
    <w:rsid w:val="000A17B0"/>
    <w:rsid w:val="000A2398"/>
    <w:rsid w:val="000A2894"/>
    <w:rsid w:val="000A3642"/>
    <w:rsid w:val="000A6CA9"/>
    <w:rsid w:val="000A7DCF"/>
    <w:rsid w:val="000B0BC8"/>
    <w:rsid w:val="000B1921"/>
    <w:rsid w:val="000B1933"/>
    <w:rsid w:val="000B1A5C"/>
    <w:rsid w:val="000B24F8"/>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274F"/>
    <w:rsid w:val="000E3571"/>
    <w:rsid w:val="000E3605"/>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1643"/>
    <w:rsid w:val="00144DFA"/>
    <w:rsid w:val="00145DD9"/>
    <w:rsid w:val="00146793"/>
    <w:rsid w:val="00147B30"/>
    <w:rsid w:val="001558F4"/>
    <w:rsid w:val="0015775D"/>
    <w:rsid w:val="0016757F"/>
    <w:rsid w:val="001701BE"/>
    <w:rsid w:val="001732AB"/>
    <w:rsid w:val="001830ED"/>
    <w:rsid w:val="00183881"/>
    <w:rsid w:val="00184373"/>
    <w:rsid w:val="00186B8B"/>
    <w:rsid w:val="001907E6"/>
    <w:rsid w:val="00190936"/>
    <w:rsid w:val="00191B85"/>
    <w:rsid w:val="0019256B"/>
    <w:rsid w:val="001974A0"/>
    <w:rsid w:val="00197B05"/>
    <w:rsid w:val="00197DB1"/>
    <w:rsid w:val="001A09C0"/>
    <w:rsid w:val="001A2E41"/>
    <w:rsid w:val="001A34FF"/>
    <w:rsid w:val="001A3CF3"/>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0331"/>
    <w:rsid w:val="00203802"/>
    <w:rsid w:val="00205671"/>
    <w:rsid w:val="00207601"/>
    <w:rsid w:val="002125BE"/>
    <w:rsid w:val="00213CE1"/>
    <w:rsid w:val="00213FB2"/>
    <w:rsid w:val="00214F7B"/>
    <w:rsid w:val="00216DDF"/>
    <w:rsid w:val="00217276"/>
    <w:rsid w:val="002221E2"/>
    <w:rsid w:val="00224B2D"/>
    <w:rsid w:val="0022514D"/>
    <w:rsid w:val="00227C61"/>
    <w:rsid w:val="00227C8F"/>
    <w:rsid w:val="00230FB4"/>
    <w:rsid w:val="00231746"/>
    <w:rsid w:val="00233434"/>
    <w:rsid w:val="00234C76"/>
    <w:rsid w:val="0023519E"/>
    <w:rsid w:val="002352A5"/>
    <w:rsid w:val="00235307"/>
    <w:rsid w:val="00235908"/>
    <w:rsid w:val="00242648"/>
    <w:rsid w:val="002427A4"/>
    <w:rsid w:val="002435CA"/>
    <w:rsid w:val="002437E8"/>
    <w:rsid w:val="0024424B"/>
    <w:rsid w:val="00244800"/>
    <w:rsid w:val="002464E9"/>
    <w:rsid w:val="002468FE"/>
    <w:rsid w:val="0025108E"/>
    <w:rsid w:val="00253BB6"/>
    <w:rsid w:val="00255B32"/>
    <w:rsid w:val="00256B80"/>
    <w:rsid w:val="00257181"/>
    <w:rsid w:val="002578D6"/>
    <w:rsid w:val="00257CB5"/>
    <w:rsid w:val="00257DD5"/>
    <w:rsid w:val="00261F22"/>
    <w:rsid w:val="00262ADC"/>
    <w:rsid w:val="00263D84"/>
    <w:rsid w:val="00265FDF"/>
    <w:rsid w:val="00267E98"/>
    <w:rsid w:val="002700DE"/>
    <w:rsid w:val="002700E0"/>
    <w:rsid w:val="002705D4"/>
    <w:rsid w:val="00270D44"/>
    <w:rsid w:val="002717B1"/>
    <w:rsid w:val="00274813"/>
    <w:rsid w:val="00285087"/>
    <w:rsid w:val="0028519F"/>
    <w:rsid w:val="00286276"/>
    <w:rsid w:val="00286D84"/>
    <w:rsid w:val="00293F1A"/>
    <w:rsid w:val="0029547E"/>
    <w:rsid w:val="00295C27"/>
    <w:rsid w:val="00296687"/>
    <w:rsid w:val="00297AF9"/>
    <w:rsid w:val="002A064C"/>
    <w:rsid w:val="002A2729"/>
    <w:rsid w:val="002A3A54"/>
    <w:rsid w:val="002A4176"/>
    <w:rsid w:val="002A6849"/>
    <w:rsid w:val="002A6EF3"/>
    <w:rsid w:val="002B1E41"/>
    <w:rsid w:val="002B2E86"/>
    <w:rsid w:val="002B32A2"/>
    <w:rsid w:val="002B4A17"/>
    <w:rsid w:val="002C5DCC"/>
    <w:rsid w:val="002C6BFF"/>
    <w:rsid w:val="002D30EE"/>
    <w:rsid w:val="002D38C1"/>
    <w:rsid w:val="002D66C8"/>
    <w:rsid w:val="002E1134"/>
    <w:rsid w:val="002E22B2"/>
    <w:rsid w:val="002E3B76"/>
    <w:rsid w:val="002E3DAC"/>
    <w:rsid w:val="002E538A"/>
    <w:rsid w:val="002E64C7"/>
    <w:rsid w:val="002E792E"/>
    <w:rsid w:val="002F0574"/>
    <w:rsid w:val="002F4EB7"/>
    <w:rsid w:val="00300501"/>
    <w:rsid w:val="003036F3"/>
    <w:rsid w:val="00304D18"/>
    <w:rsid w:val="00304EA1"/>
    <w:rsid w:val="00305460"/>
    <w:rsid w:val="00305D18"/>
    <w:rsid w:val="003066C7"/>
    <w:rsid w:val="003073A8"/>
    <w:rsid w:val="00313701"/>
    <w:rsid w:val="00313D60"/>
    <w:rsid w:val="003148A7"/>
    <w:rsid w:val="00315F5C"/>
    <w:rsid w:val="0032088C"/>
    <w:rsid w:val="0032261D"/>
    <w:rsid w:val="00322DBF"/>
    <w:rsid w:val="003251B2"/>
    <w:rsid w:val="00325923"/>
    <w:rsid w:val="0033419A"/>
    <w:rsid w:val="00335B04"/>
    <w:rsid w:val="00340590"/>
    <w:rsid w:val="003405AE"/>
    <w:rsid w:val="0034079D"/>
    <w:rsid w:val="00341BB8"/>
    <w:rsid w:val="0034202E"/>
    <w:rsid w:val="00342848"/>
    <w:rsid w:val="00342CA7"/>
    <w:rsid w:val="00342D7D"/>
    <w:rsid w:val="0034349A"/>
    <w:rsid w:val="00344A49"/>
    <w:rsid w:val="00346798"/>
    <w:rsid w:val="00347005"/>
    <w:rsid w:val="003475D1"/>
    <w:rsid w:val="003475EE"/>
    <w:rsid w:val="00347A7F"/>
    <w:rsid w:val="0035370A"/>
    <w:rsid w:val="00354045"/>
    <w:rsid w:val="00354528"/>
    <w:rsid w:val="003557DE"/>
    <w:rsid w:val="00355C23"/>
    <w:rsid w:val="003630F8"/>
    <w:rsid w:val="00363562"/>
    <w:rsid w:val="00364A69"/>
    <w:rsid w:val="00365097"/>
    <w:rsid w:val="003673BF"/>
    <w:rsid w:val="00370975"/>
    <w:rsid w:val="00370989"/>
    <w:rsid w:val="00370EA5"/>
    <w:rsid w:val="003727F8"/>
    <w:rsid w:val="00372DB4"/>
    <w:rsid w:val="003757F9"/>
    <w:rsid w:val="00377747"/>
    <w:rsid w:val="00377B4E"/>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44EC"/>
    <w:rsid w:val="003B5EB1"/>
    <w:rsid w:val="003C06CF"/>
    <w:rsid w:val="003C298D"/>
    <w:rsid w:val="003C4177"/>
    <w:rsid w:val="003C6B23"/>
    <w:rsid w:val="003D1A09"/>
    <w:rsid w:val="003D2164"/>
    <w:rsid w:val="003D5C91"/>
    <w:rsid w:val="003E0991"/>
    <w:rsid w:val="003E2AEF"/>
    <w:rsid w:val="003E2B2E"/>
    <w:rsid w:val="003E2D9F"/>
    <w:rsid w:val="003E3AC6"/>
    <w:rsid w:val="003E654F"/>
    <w:rsid w:val="003E735C"/>
    <w:rsid w:val="003E7604"/>
    <w:rsid w:val="003F0B82"/>
    <w:rsid w:val="003F0E92"/>
    <w:rsid w:val="003F3081"/>
    <w:rsid w:val="003F3E31"/>
    <w:rsid w:val="003F3E6B"/>
    <w:rsid w:val="003F52E1"/>
    <w:rsid w:val="003F606D"/>
    <w:rsid w:val="003F75E0"/>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450E6"/>
    <w:rsid w:val="0045054A"/>
    <w:rsid w:val="00451DEF"/>
    <w:rsid w:val="00452D11"/>
    <w:rsid w:val="00453A19"/>
    <w:rsid w:val="00457C43"/>
    <w:rsid w:val="004601AF"/>
    <w:rsid w:val="00460759"/>
    <w:rsid w:val="004609DA"/>
    <w:rsid w:val="00462A53"/>
    <w:rsid w:val="00463CEE"/>
    <w:rsid w:val="004642EB"/>
    <w:rsid w:val="00464E06"/>
    <w:rsid w:val="00470E31"/>
    <w:rsid w:val="0047515C"/>
    <w:rsid w:val="0047588C"/>
    <w:rsid w:val="0047590E"/>
    <w:rsid w:val="004759F2"/>
    <w:rsid w:val="004763AF"/>
    <w:rsid w:val="00480E5C"/>
    <w:rsid w:val="004822AA"/>
    <w:rsid w:val="00482460"/>
    <w:rsid w:val="00482617"/>
    <w:rsid w:val="004827B5"/>
    <w:rsid w:val="00482F2B"/>
    <w:rsid w:val="0048422A"/>
    <w:rsid w:val="004853DA"/>
    <w:rsid w:val="004862A6"/>
    <w:rsid w:val="00491CC8"/>
    <w:rsid w:val="00493097"/>
    <w:rsid w:val="004979BB"/>
    <w:rsid w:val="004A0102"/>
    <w:rsid w:val="004A010C"/>
    <w:rsid w:val="004A07F5"/>
    <w:rsid w:val="004A08DF"/>
    <w:rsid w:val="004A1CFE"/>
    <w:rsid w:val="004A3EDD"/>
    <w:rsid w:val="004A54DB"/>
    <w:rsid w:val="004A5707"/>
    <w:rsid w:val="004A62A2"/>
    <w:rsid w:val="004A6D58"/>
    <w:rsid w:val="004A704C"/>
    <w:rsid w:val="004B0686"/>
    <w:rsid w:val="004B2F3D"/>
    <w:rsid w:val="004B3714"/>
    <w:rsid w:val="004B4647"/>
    <w:rsid w:val="004B73CD"/>
    <w:rsid w:val="004C1522"/>
    <w:rsid w:val="004C158E"/>
    <w:rsid w:val="004C23B4"/>
    <w:rsid w:val="004C23F2"/>
    <w:rsid w:val="004C595B"/>
    <w:rsid w:val="004D1F52"/>
    <w:rsid w:val="004D2145"/>
    <w:rsid w:val="004D2BCF"/>
    <w:rsid w:val="004D2BD6"/>
    <w:rsid w:val="004D5E8E"/>
    <w:rsid w:val="004E28A6"/>
    <w:rsid w:val="004E4FA4"/>
    <w:rsid w:val="004E58AD"/>
    <w:rsid w:val="004E6A58"/>
    <w:rsid w:val="004E6C7F"/>
    <w:rsid w:val="004F3063"/>
    <w:rsid w:val="004F5AA8"/>
    <w:rsid w:val="004F6381"/>
    <w:rsid w:val="004F746A"/>
    <w:rsid w:val="00502257"/>
    <w:rsid w:val="00503459"/>
    <w:rsid w:val="00503EE6"/>
    <w:rsid w:val="0050514C"/>
    <w:rsid w:val="005078DE"/>
    <w:rsid w:val="005107FA"/>
    <w:rsid w:val="0051191A"/>
    <w:rsid w:val="0051204E"/>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48C1"/>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0209"/>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A625D"/>
    <w:rsid w:val="005A763F"/>
    <w:rsid w:val="005B3F1E"/>
    <w:rsid w:val="005B4761"/>
    <w:rsid w:val="005B491B"/>
    <w:rsid w:val="005B4A1A"/>
    <w:rsid w:val="005B73ED"/>
    <w:rsid w:val="005B77FC"/>
    <w:rsid w:val="005C02EC"/>
    <w:rsid w:val="005C096D"/>
    <w:rsid w:val="005C0D54"/>
    <w:rsid w:val="005C19E9"/>
    <w:rsid w:val="005D0C05"/>
    <w:rsid w:val="005D1A1C"/>
    <w:rsid w:val="005D2977"/>
    <w:rsid w:val="005E1416"/>
    <w:rsid w:val="005E268B"/>
    <w:rsid w:val="005E3782"/>
    <w:rsid w:val="005E3C6F"/>
    <w:rsid w:val="005E4262"/>
    <w:rsid w:val="005E7AB1"/>
    <w:rsid w:val="005F02AD"/>
    <w:rsid w:val="005F2B94"/>
    <w:rsid w:val="005F4614"/>
    <w:rsid w:val="005F5F47"/>
    <w:rsid w:val="005F76A4"/>
    <w:rsid w:val="006003A4"/>
    <w:rsid w:val="00604187"/>
    <w:rsid w:val="006072FF"/>
    <w:rsid w:val="006134E3"/>
    <w:rsid w:val="00615A46"/>
    <w:rsid w:val="0061770F"/>
    <w:rsid w:val="0062005C"/>
    <w:rsid w:val="0062164B"/>
    <w:rsid w:val="00622CDA"/>
    <w:rsid w:val="006235FC"/>
    <w:rsid w:val="00623726"/>
    <w:rsid w:val="006278F8"/>
    <w:rsid w:val="006301E1"/>
    <w:rsid w:val="006304C9"/>
    <w:rsid w:val="0063168E"/>
    <w:rsid w:val="00633E89"/>
    <w:rsid w:val="00634725"/>
    <w:rsid w:val="00637C00"/>
    <w:rsid w:val="00640B24"/>
    <w:rsid w:val="00641CA0"/>
    <w:rsid w:val="0064485B"/>
    <w:rsid w:val="00644DF9"/>
    <w:rsid w:val="0064624E"/>
    <w:rsid w:val="00646AD5"/>
    <w:rsid w:val="00652AE0"/>
    <w:rsid w:val="00654CAB"/>
    <w:rsid w:val="00655118"/>
    <w:rsid w:val="00657871"/>
    <w:rsid w:val="006601B2"/>
    <w:rsid w:val="006605E3"/>
    <w:rsid w:val="006606DD"/>
    <w:rsid w:val="006607E1"/>
    <w:rsid w:val="006652B4"/>
    <w:rsid w:val="00666553"/>
    <w:rsid w:val="00666EF0"/>
    <w:rsid w:val="00667FC8"/>
    <w:rsid w:val="006702AA"/>
    <w:rsid w:val="006705BD"/>
    <w:rsid w:val="006725C3"/>
    <w:rsid w:val="00673314"/>
    <w:rsid w:val="00674179"/>
    <w:rsid w:val="00674577"/>
    <w:rsid w:val="00674AA9"/>
    <w:rsid w:val="00674E90"/>
    <w:rsid w:val="006764D6"/>
    <w:rsid w:val="006770F8"/>
    <w:rsid w:val="00677224"/>
    <w:rsid w:val="006814B9"/>
    <w:rsid w:val="0068181E"/>
    <w:rsid w:val="00682622"/>
    <w:rsid w:val="006834AD"/>
    <w:rsid w:val="00687D26"/>
    <w:rsid w:val="00691E39"/>
    <w:rsid w:val="00692DE8"/>
    <w:rsid w:val="00694336"/>
    <w:rsid w:val="00695F93"/>
    <w:rsid w:val="006A08E7"/>
    <w:rsid w:val="006A1C3F"/>
    <w:rsid w:val="006A2AD2"/>
    <w:rsid w:val="006A500E"/>
    <w:rsid w:val="006A5D72"/>
    <w:rsid w:val="006A67CB"/>
    <w:rsid w:val="006B0EE1"/>
    <w:rsid w:val="006B6439"/>
    <w:rsid w:val="006B6563"/>
    <w:rsid w:val="006B70A6"/>
    <w:rsid w:val="006C00DB"/>
    <w:rsid w:val="006C0816"/>
    <w:rsid w:val="006C1E64"/>
    <w:rsid w:val="006C3FF0"/>
    <w:rsid w:val="006D25B0"/>
    <w:rsid w:val="006D4004"/>
    <w:rsid w:val="006D458A"/>
    <w:rsid w:val="006D5856"/>
    <w:rsid w:val="006D6AE3"/>
    <w:rsid w:val="006D6C38"/>
    <w:rsid w:val="006E30FA"/>
    <w:rsid w:val="006E59A9"/>
    <w:rsid w:val="006E6E33"/>
    <w:rsid w:val="006F14A0"/>
    <w:rsid w:val="006F1A69"/>
    <w:rsid w:val="006F348F"/>
    <w:rsid w:val="006F6C67"/>
    <w:rsid w:val="00701155"/>
    <w:rsid w:val="00702742"/>
    <w:rsid w:val="0070291E"/>
    <w:rsid w:val="00710303"/>
    <w:rsid w:val="0071030E"/>
    <w:rsid w:val="00712B8D"/>
    <w:rsid w:val="007131A3"/>
    <w:rsid w:val="00713E7C"/>
    <w:rsid w:val="00714353"/>
    <w:rsid w:val="00715331"/>
    <w:rsid w:val="00715462"/>
    <w:rsid w:val="00716679"/>
    <w:rsid w:val="00720757"/>
    <w:rsid w:val="0072087F"/>
    <w:rsid w:val="0072154A"/>
    <w:rsid w:val="007219CF"/>
    <w:rsid w:val="0072365C"/>
    <w:rsid w:val="00726D25"/>
    <w:rsid w:val="00731293"/>
    <w:rsid w:val="00735C7B"/>
    <w:rsid w:val="007367F0"/>
    <w:rsid w:val="0074168A"/>
    <w:rsid w:val="007423C5"/>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710D1"/>
    <w:rsid w:val="0077261B"/>
    <w:rsid w:val="007733D5"/>
    <w:rsid w:val="007757C3"/>
    <w:rsid w:val="00780A57"/>
    <w:rsid w:val="007813E2"/>
    <w:rsid w:val="00786A7A"/>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EE4"/>
    <w:rsid w:val="007C474C"/>
    <w:rsid w:val="007C49F9"/>
    <w:rsid w:val="007C53A1"/>
    <w:rsid w:val="007C5578"/>
    <w:rsid w:val="007C7515"/>
    <w:rsid w:val="007C75AC"/>
    <w:rsid w:val="007C7CD3"/>
    <w:rsid w:val="007D3048"/>
    <w:rsid w:val="007D6050"/>
    <w:rsid w:val="007D7DFC"/>
    <w:rsid w:val="007E24A5"/>
    <w:rsid w:val="007E2995"/>
    <w:rsid w:val="007E2E4F"/>
    <w:rsid w:val="007E3F69"/>
    <w:rsid w:val="007E6083"/>
    <w:rsid w:val="007E6327"/>
    <w:rsid w:val="007F0323"/>
    <w:rsid w:val="007F11CF"/>
    <w:rsid w:val="007F1B19"/>
    <w:rsid w:val="007F35F0"/>
    <w:rsid w:val="007F5594"/>
    <w:rsid w:val="007F5A31"/>
    <w:rsid w:val="007F5F1C"/>
    <w:rsid w:val="007F6CEC"/>
    <w:rsid w:val="00801CF8"/>
    <w:rsid w:val="00802217"/>
    <w:rsid w:val="008040AF"/>
    <w:rsid w:val="0080525B"/>
    <w:rsid w:val="0080601C"/>
    <w:rsid w:val="00806CE6"/>
    <w:rsid w:val="00807816"/>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31166"/>
    <w:rsid w:val="00840367"/>
    <w:rsid w:val="00841C6E"/>
    <w:rsid w:val="00846D95"/>
    <w:rsid w:val="00850895"/>
    <w:rsid w:val="0085402C"/>
    <w:rsid w:val="00854BBA"/>
    <w:rsid w:val="0085546B"/>
    <w:rsid w:val="00860782"/>
    <w:rsid w:val="00860CFB"/>
    <w:rsid w:val="00862308"/>
    <w:rsid w:val="00862662"/>
    <w:rsid w:val="00864EC1"/>
    <w:rsid w:val="00865EB8"/>
    <w:rsid w:val="00866F2D"/>
    <w:rsid w:val="008670D1"/>
    <w:rsid w:val="00867CCB"/>
    <w:rsid w:val="00870272"/>
    <w:rsid w:val="008709DF"/>
    <w:rsid w:val="00874DE4"/>
    <w:rsid w:val="00875C23"/>
    <w:rsid w:val="00877587"/>
    <w:rsid w:val="0088041B"/>
    <w:rsid w:val="00882330"/>
    <w:rsid w:val="00882763"/>
    <w:rsid w:val="0088278F"/>
    <w:rsid w:val="00882B2F"/>
    <w:rsid w:val="0088501B"/>
    <w:rsid w:val="00890D21"/>
    <w:rsid w:val="00891246"/>
    <w:rsid w:val="00891A2E"/>
    <w:rsid w:val="00891BF2"/>
    <w:rsid w:val="0089225C"/>
    <w:rsid w:val="008928B6"/>
    <w:rsid w:val="00893C8F"/>
    <w:rsid w:val="0089551B"/>
    <w:rsid w:val="00897661"/>
    <w:rsid w:val="00897EA6"/>
    <w:rsid w:val="008A06D0"/>
    <w:rsid w:val="008A16A6"/>
    <w:rsid w:val="008A4F8B"/>
    <w:rsid w:val="008A57EE"/>
    <w:rsid w:val="008A6219"/>
    <w:rsid w:val="008A67A7"/>
    <w:rsid w:val="008A6C94"/>
    <w:rsid w:val="008A7794"/>
    <w:rsid w:val="008B04F7"/>
    <w:rsid w:val="008B0888"/>
    <w:rsid w:val="008B2D29"/>
    <w:rsid w:val="008B38B8"/>
    <w:rsid w:val="008C1E9D"/>
    <w:rsid w:val="008C3521"/>
    <w:rsid w:val="008C6C9D"/>
    <w:rsid w:val="008D01A7"/>
    <w:rsid w:val="008D0428"/>
    <w:rsid w:val="008D175A"/>
    <w:rsid w:val="008D24BF"/>
    <w:rsid w:val="008D2988"/>
    <w:rsid w:val="008D4635"/>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11BD"/>
    <w:rsid w:val="00941862"/>
    <w:rsid w:val="00943F6C"/>
    <w:rsid w:val="0094440F"/>
    <w:rsid w:val="009462CB"/>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3FA7"/>
    <w:rsid w:val="00984248"/>
    <w:rsid w:val="009853E3"/>
    <w:rsid w:val="00985604"/>
    <w:rsid w:val="0098789C"/>
    <w:rsid w:val="00991BE3"/>
    <w:rsid w:val="00992BD5"/>
    <w:rsid w:val="00995BBB"/>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3C83"/>
    <w:rsid w:val="009D7788"/>
    <w:rsid w:val="009D7AA6"/>
    <w:rsid w:val="009D7B5B"/>
    <w:rsid w:val="009E28C0"/>
    <w:rsid w:val="009E3D27"/>
    <w:rsid w:val="009E4AF8"/>
    <w:rsid w:val="009E58DE"/>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2710E"/>
    <w:rsid w:val="00A31199"/>
    <w:rsid w:val="00A33BE8"/>
    <w:rsid w:val="00A361E8"/>
    <w:rsid w:val="00A362AF"/>
    <w:rsid w:val="00A41CB2"/>
    <w:rsid w:val="00A44A23"/>
    <w:rsid w:val="00A44BD4"/>
    <w:rsid w:val="00A46184"/>
    <w:rsid w:val="00A46B98"/>
    <w:rsid w:val="00A512CD"/>
    <w:rsid w:val="00A51BA1"/>
    <w:rsid w:val="00A531A3"/>
    <w:rsid w:val="00A53F62"/>
    <w:rsid w:val="00A54A9F"/>
    <w:rsid w:val="00A56627"/>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2E09"/>
    <w:rsid w:val="00AA375E"/>
    <w:rsid w:val="00AA3AFD"/>
    <w:rsid w:val="00AA51AE"/>
    <w:rsid w:val="00AB4ABD"/>
    <w:rsid w:val="00AB6B7B"/>
    <w:rsid w:val="00AB703B"/>
    <w:rsid w:val="00AB7099"/>
    <w:rsid w:val="00AC1E16"/>
    <w:rsid w:val="00AC33AB"/>
    <w:rsid w:val="00AC7484"/>
    <w:rsid w:val="00AC7B85"/>
    <w:rsid w:val="00AC7EB3"/>
    <w:rsid w:val="00AD0B2B"/>
    <w:rsid w:val="00AD2433"/>
    <w:rsid w:val="00AD2787"/>
    <w:rsid w:val="00AD4ABC"/>
    <w:rsid w:val="00AD4C61"/>
    <w:rsid w:val="00AD4EB2"/>
    <w:rsid w:val="00AD6630"/>
    <w:rsid w:val="00AE0EFD"/>
    <w:rsid w:val="00AE32D0"/>
    <w:rsid w:val="00AE472E"/>
    <w:rsid w:val="00AE48F8"/>
    <w:rsid w:val="00AE5BA4"/>
    <w:rsid w:val="00AF577B"/>
    <w:rsid w:val="00AF601B"/>
    <w:rsid w:val="00AF6136"/>
    <w:rsid w:val="00AF653E"/>
    <w:rsid w:val="00B00BFB"/>
    <w:rsid w:val="00B04C77"/>
    <w:rsid w:val="00B06ECC"/>
    <w:rsid w:val="00B1197D"/>
    <w:rsid w:val="00B140A5"/>
    <w:rsid w:val="00B17BFA"/>
    <w:rsid w:val="00B2517C"/>
    <w:rsid w:val="00B257FF"/>
    <w:rsid w:val="00B306BC"/>
    <w:rsid w:val="00B3075A"/>
    <w:rsid w:val="00B31418"/>
    <w:rsid w:val="00B31D7F"/>
    <w:rsid w:val="00B32D13"/>
    <w:rsid w:val="00B33CEE"/>
    <w:rsid w:val="00B3436A"/>
    <w:rsid w:val="00B35451"/>
    <w:rsid w:val="00B35E9B"/>
    <w:rsid w:val="00B37533"/>
    <w:rsid w:val="00B40F76"/>
    <w:rsid w:val="00B40FE4"/>
    <w:rsid w:val="00B41458"/>
    <w:rsid w:val="00B424BC"/>
    <w:rsid w:val="00B434F4"/>
    <w:rsid w:val="00B43A10"/>
    <w:rsid w:val="00B467DC"/>
    <w:rsid w:val="00B46C95"/>
    <w:rsid w:val="00B52F86"/>
    <w:rsid w:val="00B566A4"/>
    <w:rsid w:val="00B61255"/>
    <w:rsid w:val="00B623A6"/>
    <w:rsid w:val="00B639A7"/>
    <w:rsid w:val="00B661EF"/>
    <w:rsid w:val="00B67649"/>
    <w:rsid w:val="00B67ECD"/>
    <w:rsid w:val="00B721EE"/>
    <w:rsid w:val="00B72975"/>
    <w:rsid w:val="00B73674"/>
    <w:rsid w:val="00B75B9F"/>
    <w:rsid w:val="00B77B49"/>
    <w:rsid w:val="00B814D2"/>
    <w:rsid w:val="00B81899"/>
    <w:rsid w:val="00B818BA"/>
    <w:rsid w:val="00B837BB"/>
    <w:rsid w:val="00B86EEE"/>
    <w:rsid w:val="00B93B7F"/>
    <w:rsid w:val="00B93DE6"/>
    <w:rsid w:val="00B95069"/>
    <w:rsid w:val="00BA0F17"/>
    <w:rsid w:val="00BA3DCC"/>
    <w:rsid w:val="00BA47F1"/>
    <w:rsid w:val="00BA62A8"/>
    <w:rsid w:val="00BA6D11"/>
    <w:rsid w:val="00BA7030"/>
    <w:rsid w:val="00BA74B1"/>
    <w:rsid w:val="00BA7F7A"/>
    <w:rsid w:val="00BB10E9"/>
    <w:rsid w:val="00BB2BBD"/>
    <w:rsid w:val="00BC101F"/>
    <w:rsid w:val="00BC1D82"/>
    <w:rsid w:val="00BC2203"/>
    <w:rsid w:val="00BC2F57"/>
    <w:rsid w:val="00BC418D"/>
    <w:rsid w:val="00BC47D8"/>
    <w:rsid w:val="00BC4C28"/>
    <w:rsid w:val="00BC609E"/>
    <w:rsid w:val="00BC64A2"/>
    <w:rsid w:val="00BC681B"/>
    <w:rsid w:val="00BC780E"/>
    <w:rsid w:val="00BD0BAF"/>
    <w:rsid w:val="00BD2BD1"/>
    <w:rsid w:val="00BD39C4"/>
    <w:rsid w:val="00BD42C9"/>
    <w:rsid w:val="00BD5132"/>
    <w:rsid w:val="00BE257F"/>
    <w:rsid w:val="00BE2E0E"/>
    <w:rsid w:val="00BE4185"/>
    <w:rsid w:val="00BE6335"/>
    <w:rsid w:val="00BF2EDC"/>
    <w:rsid w:val="00BF621B"/>
    <w:rsid w:val="00C00002"/>
    <w:rsid w:val="00C01248"/>
    <w:rsid w:val="00C02FBE"/>
    <w:rsid w:val="00C0413F"/>
    <w:rsid w:val="00C04501"/>
    <w:rsid w:val="00C05B0F"/>
    <w:rsid w:val="00C06B55"/>
    <w:rsid w:val="00C11C02"/>
    <w:rsid w:val="00C12E25"/>
    <w:rsid w:val="00C145B8"/>
    <w:rsid w:val="00C14F1C"/>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6701"/>
    <w:rsid w:val="00C67983"/>
    <w:rsid w:val="00C67B0B"/>
    <w:rsid w:val="00C707E6"/>
    <w:rsid w:val="00C74489"/>
    <w:rsid w:val="00C770CB"/>
    <w:rsid w:val="00C77690"/>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42D0"/>
    <w:rsid w:val="00CC5E28"/>
    <w:rsid w:val="00CD0280"/>
    <w:rsid w:val="00CD3BE4"/>
    <w:rsid w:val="00CD3F49"/>
    <w:rsid w:val="00CD4488"/>
    <w:rsid w:val="00CD7B55"/>
    <w:rsid w:val="00CD7E26"/>
    <w:rsid w:val="00CE004E"/>
    <w:rsid w:val="00CE0862"/>
    <w:rsid w:val="00CE0F0E"/>
    <w:rsid w:val="00CE6BAB"/>
    <w:rsid w:val="00CE7FDF"/>
    <w:rsid w:val="00CF008C"/>
    <w:rsid w:val="00CF0B56"/>
    <w:rsid w:val="00CF0BE6"/>
    <w:rsid w:val="00CF0BF3"/>
    <w:rsid w:val="00CF1060"/>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150FD"/>
    <w:rsid w:val="00D22FB9"/>
    <w:rsid w:val="00D23CFF"/>
    <w:rsid w:val="00D26629"/>
    <w:rsid w:val="00D324F6"/>
    <w:rsid w:val="00D334CD"/>
    <w:rsid w:val="00D33551"/>
    <w:rsid w:val="00D338A7"/>
    <w:rsid w:val="00D3465F"/>
    <w:rsid w:val="00D35D94"/>
    <w:rsid w:val="00D36F1C"/>
    <w:rsid w:val="00D37BCF"/>
    <w:rsid w:val="00D425D4"/>
    <w:rsid w:val="00D429B3"/>
    <w:rsid w:val="00D43553"/>
    <w:rsid w:val="00D43E6B"/>
    <w:rsid w:val="00D44F9D"/>
    <w:rsid w:val="00D45847"/>
    <w:rsid w:val="00D466C9"/>
    <w:rsid w:val="00D46833"/>
    <w:rsid w:val="00D51C83"/>
    <w:rsid w:val="00D54813"/>
    <w:rsid w:val="00D54FB0"/>
    <w:rsid w:val="00D55735"/>
    <w:rsid w:val="00D56AA9"/>
    <w:rsid w:val="00D57162"/>
    <w:rsid w:val="00D6155F"/>
    <w:rsid w:val="00D64060"/>
    <w:rsid w:val="00D65AF9"/>
    <w:rsid w:val="00D71CDE"/>
    <w:rsid w:val="00D73501"/>
    <w:rsid w:val="00D74144"/>
    <w:rsid w:val="00D74BFF"/>
    <w:rsid w:val="00D7649D"/>
    <w:rsid w:val="00D808DD"/>
    <w:rsid w:val="00D83111"/>
    <w:rsid w:val="00D836D7"/>
    <w:rsid w:val="00D83AD0"/>
    <w:rsid w:val="00D849B9"/>
    <w:rsid w:val="00D85EB9"/>
    <w:rsid w:val="00D863D2"/>
    <w:rsid w:val="00D877C8"/>
    <w:rsid w:val="00D90862"/>
    <w:rsid w:val="00D90B2E"/>
    <w:rsid w:val="00D924A7"/>
    <w:rsid w:val="00D939B2"/>
    <w:rsid w:val="00D950AC"/>
    <w:rsid w:val="00D970EE"/>
    <w:rsid w:val="00DA0666"/>
    <w:rsid w:val="00DA1086"/>
    <w:rsid w:val="00DA1B11"/>
    <w:rsid w:val="00DB1910"/>
    <w:rsid w:val="00DB3821"/>
    <w:rsid w:val="00DB3CC8"/>
    <w:rsid w:val="00DB4ED3"/>
    <w:rsid w:val="00DC0653"/>
    <w:rsid w:val="00DC27C1"/>
    <w:rsid w:val="00DC5094"/>
    <w:rsid w:val="00DC7A1D"/>
    <w:rsid w:val="00DC7A9B"/>
    <w:rsid w:val="00DC7DA4"/>
    <w:rsid w:val="00DD03E4"/>
    <w:rsid w:val="00DD0905"/>
    <w:rsid w:val="00DD12F3"/>
    <w:rsid w:val="00DD1792"/>
    <w:rsid w:val="00DD2EEF"/>
    <w:rsid w:val="00DD61A8"/>
    <w:rsid w:val="00DD6FAA"/>
    <w:rsid w:val="00DE04EB"/>
    <w:rsid w:val="00DE1202"/>
    <w:rsid w:val="00DE1A92"/>
    <w:rsid w:val="00DE36DE"/>
    <w:rsid w:val="00DE4DD3"/>
    <w:rsid w:val="00DE72B1"/>
    <w:rsid w:val="00DF1A0C"/>
    <w:rsid w:val="00DF3880"/>
    <w:rsid w:val="00E0078E"/>
    <w:rsid w:val="00E01E21"/>
    <w:rsid w:val="00E02ACD"/>
    <w:rsid w:val="00E03192"/>
    <w:rsid w:val="00E040F7"/>
    <w:rsid w:val="00E048BB"/>
    <w:rsid w:val="00E04FD4"/>
    <w:rsid w:val="00E05F45"/>
    <w:rsid w:val="00E0678A"/>
    <w:rsid w:val="00E07DA2"/>
    <w:rsid w:val="00E100AE"/>
    <w:rsid w:val="00E12474"/>
    <w:rsid w:val="00E1489B"/>
    <w:rsid w:val="00E2013D"/>
    <w:rsid w:val="00E2103E"/>
    <w:rsid w:val="00E23DBB"/>
    <w:rsid w:val="00E2695E"/>
    <w:rsid w:val="00E30B7E"/>
    <w:rsid w:val="00E31E16"/>
    <w:rsid w:val="00E35816"/>
    <w:rsid w:val="00E36747"/>
    <w:rsid w:val="00E369F3"/>
    <w:rsid w:val="00E41077"/>
    <w:rsid w:val="00E4277B"/>
    <w:rsid w:val="00E43D1C"/>
    <w:rsid w:val="00E43F55"/>
    <w:rsid w:val="00E44B3C"/>
    <w:rsid w:val="00E44B49"/>
    <w:rsid w:val="00E44C61"/>
    <w:rsid w:val="00E45207"/>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4263"/>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39A7"/>
    <w:rsid w:val="00ED3A56"/>
    <w:rsid w:val="00ED4DF9"/>
    <w:rsid w:val="00ED6786"/>
    <w:rsid w:val="00ED733F"/>
    <w:rsid w:val="00ED77BB"/>
    <w:rsid w:val="00EE20FD"/>
    <w:rsid w:val="00EE35A9"/>
    <w:rsid w:val="00EE3EDE"/>
    <w:rsid w:val="00EE400D"/>
    <w:rsid w:val="00EE4EEC"/>
    <w:rsid w:val="00EE7E1E"/>
    <w:rsid w:val="00EF185B"/>
    <w:rsid w:val="00EF56C7"/>
    <w:rsid w:val="00EF5A81"/>
    <w:rsid w:val="00EF6328"/>
    <w:rsid w:val="00EF771B"/>
    <w:rsid w:val="00F01E86"/>
    <w:rsid w:val="00F066BE"/>
    <w:rsid w:val="00F10A47"/>
    <w:rsid w:val="00F11601"/>
    <w:rsid w:val="00F1559D"/>
    <w:rsid w:val="00F16CB6"/>
    <w:rsid w:val="00F1711B"/>
    <w:rsid w:val="00F209A9"/>
    <w:rsid w:val="00F24A19"/>
    <w:rsid w:val="00F358E4"/>
    <w:rsid w:val="00F35A81"/>
    <w:rsid w:val="00F36A1A"/>
    <w:rsid w:val="00F36D89"/>
    <w:rsid w:val="00F400E0"/>
    <w:rsid w:val="00F43731"/>
    <w:rsid w:val="00F4438A"/>
    <w:rsid w:val="00F451FB"/>
    <w:rsid w:val="00F51FA5"/>
    <w:rsid w:val="00F5225C"/>
    <w:rsid w:val="00F557F1"/>
    <w:rsid w:val="00F5632E"/>
    <w:rsid w:val="00F56940"/>
    <w:rsid w:val="00F57D86"/>
    <w:rsid w:val="00F611BE"/>
    <w:rsid w:val="00F628A3"/>
    <w:rsid w:val="00F62FA8"/>
    <w:rsid w:val="00F64CA4"/>
    <w:rsid w:val="00F67766"/>
    <w:rsid w:val="00F7241A"/>
    <w:rsid w:val="00F7572C"/>
    <w:rsid w:val="00F81DA7"/>
    <w:rsid w:val="00F8368D"/>
    <w:rsid w:val="00F85236"/>
    <w:rsid w:val="00F87E43"/>
    <w:rsid w:val="00F87E50"/>
    <w:rsid w:val="00F90644"/>
    <w:rsid w:val="00F92F7E"/>
    <w:rsid w:val="00F9332B"/>
    <w:rsid w:val="00F938A3"/>
    <w:rsid w:val="00F94C95"/>
    <w:rsid w:val="00F95006"/>
    <w:rsid w:val="00F9699B"/>
    <w:rsid w:val="00F96BD6"/>
    <w:rsid w:val="00FA05CC"/>
    <w:rsid w:val="00FA551A"/>
    <w:rsid w:val="00FA6353"/>
    <w:rsid w:val="00FB3E6B"/>
    <w:rsid w:val="00FB56B1"/>
    <w:rsid w:val="00FB7215"/>
    <w:rsid w:val="00FB77D5"/>
    <w:rsid w:val="00FC2E6B"/>
    <w:rsid w:val="00FC6287"/>
    <w:rsid w:val="00FD29BA"/>
    <w:rsid w:val="00FD48CF"/>
    <w:rsid w:val="00FD5664"/>
    <w:rsid w:val="00FE034F"/>
    <w:rsid w:val="00FE1F0A"/>
    <w:rsid w:val="00FE3122"/>
    <w:rsid w:val="00FE4F32"/>
    <w:rsid w:val="00FE505A"/>
    <w:rsid w:val="00FE510B"/>
    <w:rsid w:val="00FE6164"/>
    <w:rsid w:val="00FE729C"/>
    <w:rsid w:val="00FF075E"/>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1354">
      <w:bodyDiv w:val="1"/>
      <w:marLeft w:val="0"/>
      <w:marRight w:val="0"/>
      <w:marTop w:val="0"/>
      <w:marBottom w:val="0"/>
      <w:divBdr>
        <w:top w:val="none" w:sz="0" w:space="0" w:color="auto"/>
        <w:left w:val="none" w:sz="0" w:space="0" w:color="auto"/>
        <w:bottom w:val="none" w:sz="0" w:space="0" w:color="auto"/>
        <w:right w:val="none" w:sz="0" w:space="0" w:color="auto"/>
      </w:divBdr>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8736">
      <w:bodyDiv w:val="1"/>
      <w:marLeft w:val="0"/>
      <w:marRight w:val="0"/>
      <w:marTop w:val="0"/>
      <w:marBottom w:val="0"/>
      <w:divBdr>
        <w:top w:val="none" w:sz="0" w:space="0" w:color="auto"/>
        <w:left w:val="none" w:sz="0" w:space="0" w:color="auto"/>
        <w:bottom w:val="none" w:sz="0" w:space="0" w:color="auto"/>
        <w:right w:val="none" w:sz="0" w:space="0" w:color="auto"/>
      </w:divBdr>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732647">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microsoft.com/office/2011/relationships/people" Target="people.xml"/><Relationship Id="rId21" Type="http://schemas.microsoft.com/office/2011/relationships/commentsExtended" Target="commentsExtended.xml"/><Relationship Id="rId22" Type="http://schemas.microsoft.com/office/2016/09/relationships/commentsIds" Target="commentsIds.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1AAC4687-5B21-9E41-B5BE-E630A344EC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16060</Words>
  <Characters>85118</Characters>
  <Application>Microsoft Macintosh Word</Application>
  <DocSecurity>0</DocSecurity>
  <Lines>709</Lines>
  <Paragraphs>201</Paragraphs>
  <ScaleCrop>false</ScaleCrop>
  <Company>Stockholms universitetsbibliotek</Company>
  <LinksUpToDate>false</LinksUpToDate>
  <CharactersWithSpaces>1009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2</cp:revision>
  <cp:lastPrinted>2019-01-30T14:29:00Z</cp:lastPrinted>
  <dcterms:created xsi:type="dcterms:W3CDTF">2019-01-30T14:37:00Z</dcterms:created>
  <dcterms:modified xsi:type="dcterms:W3CDTF">2019-01-30T14:3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60"&gt;&lt;session id="6CUY4u4Q"/&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